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6C7F" w:rsidRDefault="001816DE">
      <w:r>
        <w:t>Discussion</w:t>
      </w:r>
    </w:p>
    <w:p w:rsidR="001816DE" w:rsidRDefault="001816DE">
      <w:r>
        <w:t>GPP</w:t>
      </w:r>
    </w:p>
    <w:p w:rsidR="001816DE" w:rsidRDefault="00E72327" w:rsidP="009060E9">
      <w:r>
        <w:t>A recent study</w:t>
      </w:r>
      <w:r w:rsidR="00C80E7C">
        <w:t xml:space="preserve"> by </w:t>
      </w:r>
      <w:r>
        <w:fldChar w:fldCharType="begin"/>
      </w:r>
      <w:r>
        <w:instrText xml:space="preserve"> ADDIN ZOTERO_ITEM CSL_CITATION {"citationID":"NyIV27Lv","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fldChar w:fldCharType="separate"/>
      </w:r>
      <w:r w:rsidR="005B7806" w:rsidRPr="005B7806">
        <w:rPr>
          <w:rFonts w:ascii="Calibri" w:hAnsi="Calibri"/>
        </w:rPr>
        <w:t>(Mejia et al. 2018)</w:t>
      </w:r>
      <w:r>
        <w:fldChar w:fldCharType="end"/>
      </w:r>
      <w:r>
        <w:t xml:space="preserve"> estimated metabolism in str</w:t>
      </w:r>
      <w:r w:rsidR="00802648">
        <w:t>eams in</w:t>
      </w:r>
      <w:r w:rsidR="00716FE5">
        <w:t xml:space="preserve"> the same habitat as the present</w:t>
      </w:r>
      <w:r w:rsidR="00802648">
        <w:t xml:space="preserve"> study</w:t>
      </w:r>
      <w:r w:rsidR="00BF6039">
        <w:t xml:space="preserve"> and with similar methodology </w:t>
      </w:r>
      <w:r w:rsidR="00802648">
        <w:t>with the exception that the streams were not headwaters.</w:t>
      </w:r>
      <w:r w:rsidR="003B73ED">
        <w:t xml:space="preserve">  Most of t</w:t>
      </w:r>
      <w:r w:rsidR="00716FE5">
        <w:t xml:space="preserve">he GPP values I estimated </w:t>
      </w:r>
      <w:r w:rsidR="00F64090">
        <w:t>(0.007 to 0.707 g O</w:t>
      </w:r>
      <w:r w:rsidR="00F64090" w:rsidRPr="00F64090">
        <w:rPr>
          <w:vertAlign w:val="subscript"/>
        </w:rPr>
        <w:t>2</w:t>
      </w:r>
      <w:r w:rsidR="00F64090">
        <w:t xml:space="preserve"> m</w:t>
      </w:r>
      <w:r w:rsidR="00F64090" w:rsidRPr="00F64090">
        <w:rPr>
          <w:vertAlign w:val="superscript"/>
        </w:rPr>
        <w:t>-2</w:t>
      </w:r>
      <w:r w:rsidR="00F64090">
        <w:t xml:space="preserve"> d</w:t>
      </w:r>
      <w:r w:rsidR="00F64090" w:rsidRPr="00F64090">
        <w:rPr>
          <w:vertAlign w:val="superscript"/>
        </w:rPr>
        <w:t>-1</w:t>
      </w:r>
      <w:r w:rsidR="003B73ED">
        <w:t xml:space="preserve">) </w:t>
      </w:r>
      <w:r w:rsidR="00716FE5">
        <w:t xml:space="preserve">were within the range reported by </w:t>
      </w:r>
      <w:r w:rsidR="00716FE5">
        <w:fldChar w:fldCharType="begin"/>
      </w:r>
      <w:r w:rsidR="00716FE5">
        <w:instrText xml:space="preserve"> ADDIN ZOTERO_ITEM CSL_CITATION {"citationID":"pkGN0Fyl","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716FE5">
        <w:fldChar w:fldCharType="separate"/>
      </w:r>
      <w:r w:rsidR="008427E5" w:rsidRPr="008427E5">
        <w:rPr>
          <w:rFonts w:ascii="Calibri" w:hAnsi="Calibri"/>
        </w:rPr>
        <w:t>(Mejia et al. 2018)</w:t>
      </w:r>
      <w:r w:rsidR="00716FE5">
        <w:fldChar w:fldCharType="end"/>
      </w:r>
      <w:r w:rsidR="00F64090">
        <w:t xml:space="preserve"> (0.02 to 2.53 g O</w:t>
      </w:r>
      <w:r w:rsidR="00F64090" w:rsidRPr="00F64090">
        <w:rPr>
          <w:vertAlign w:val="subscript"/>
        </w:rPr>
        <w:t>2</w:t>
      </w:r>
      <w:r w:rsidR="00F64090">
        <w:t xml:space="preserve"> m</w:t>
      </w:r>
      <w:r w:rsidR="00F64090" w:rsidRPr="00F64090">
        <w:rPr>
          <w:vertAlign w:val="superscript"/>
        </w:rPr>
        <w:t>-2</w:t>
      </w:r>
      <w:r w:rsidR="00F64090">
        <w:t xml:space="preserve"> d</w:t>
      </w:r>
      <w:r w:rsidR="00F64090" w:rsidRPr="00F64090">
        <w:rPr>
          <w:vertAlign w:val="superscript"/>
        </w:rPr>
        <w:t>-1</w:t>
      </w:r>
      <w:r w:rsidR="00F64090">
        <w:t xml:space="preserve">).  </w:t>
      </w:r>
      <w:r w:rsidR="007E249B">
        <w:t>This</w:t>
      </w:r>
      <w:r w:rsidR="00B57E0A">
        <w:t xml:space="preserve"> however</w:t>
      </w:r>
      <w:r w:rsidR="007E249B">
        <w:t xml:space="preserve"> i</w:t>
      </w:r>
      <w:r w:rsidR="00AF7478">
        <w:t>s not what would be expected given that</w:t>
      </w:r>
      <w:r w:rsidR="00AF1350">
        <w:t xml:space="preserve"> the lowest solar radiation</w:t>
      </w:r>
      <w:r w:rsidR="00A11AFC">
        <w:t xml:space="preserve"> estimation by</w:t>
      </w:r>
      <w:r w:rsidR="00AF7478">
        <w:t xml:space="preserve"> </w:t>
      </w:r>
      <w:r w:rsidR="00422259">
        <w:fldChar w:fldCharType="begin"/>
      </w:r>
      <w:r w:rsidR="00422259">
        <w:instrText xml:space="preserve"> ADDIN ZOTERO_ITEM CSL_CITATION {"citationID":"duLCTb48","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22259">
        <w:fldChar w:fldCharType="separate"/>
      </w:r>
      <w:r w:rsidR="008427E5" w:rsidRPr="008427E5">
        <w:rPr>
          <w:rFonts w:ascii="Calibri" w:hAnsi="Calibri"/>
        </w:rPr>
        <w:t>(Mejia et al. 2018)</w:t>
      </w:r>
      <w:r w:rsidR="00422259">
        <w:fldChar w:fldCharType="end"/>
      </w:r>
      <w:r w:rsidR="00422259">
        <w:t xml:space="preserve"> </w:t>
      </w:r>
      <w:r w:rsidR="00A11AFC">
        <w:t>per day (</w:t>
      </w:r>
      <w:r w:rsidR="0002100D">
        <w:t xml:space="preserve">7.2 </w:t>
      </w:r>
      <w:proofErr w:type="spellStart"/>
      <w:r w:rsidR="00A11AFC">
        <w:t>mol</w:t>
      </w:r>
      <w:proofErr w:type="spellEnd"/>
      <w:r w:rsidR="00AF1350">
        <w:t xml:space="preserve"> PAR</w:t>
      </w:r>
      <w:r w:rsidR="00A11AFC">
        <w:t xml:space="preserve"> m</w:t>
      </w:r>
      <w:r w:rsidR="00A11AFC" w:rsidRPr="00A11AFC">
        <w:rPr>
          <w:vertAlign w:val="superscript"/>
        </w:rPr>
        <w:t>-2</w:t>
      </w:r>
      <w:r w:rsidR="0002100D">
        <w:t xml:space="preserve"> d</w:t>
      </w:r>
      <w:r w:rsidR="00A11AFC" w:rsidRPr="00A11AFC">
        <w:rPr>
          <w:vertAlign w:val="superscript"/>
        </w:rPr>
        <w:t>-1</w:t>
      </w:r>
      <w:r w:rsidR="00A11AFC">
        <w:t xml:space="preserve">) was more than twice the highest value I determined for any of my sites </w:t>
      </w:r>
      <w:r w:rsidR="0002100D">
        <w:t>(3.5</w:t>
      </w:r>
      <w:r w:rsidR="00A11AFC">
        <w:t xml:space="preserve"> </w:t>
      </w:r>
      <w:proofErr w:type="spellStart"/>
      <w:r w:rsidR="00A11AFC">
        <w:t>mol</w:t>
      </w:r>
      <w:proofErr w:type="spellEnd"/>
      <w:r w:rsidR="00AF1350">
        <w:t xml:space="preserve"> PAR</w:t>
      </w:r>
      <w:r w:rsidR="00A11AFC">
        <w:t xml:space="preserve"> m</w:t>
      </w:r>
      <w:r w:rsidR="00A11AFC" w:rsidRPr="00A11AFC">
        <w:rPr>
          <w:vertAlign w:val="superscript"/>
        </w:rPr>
        <w:t>-2</w:t>
      </w:r>
      <w:r w:rsidR="0002100D">
        <w:t xml:space="preserve"> d</w:t>
      </w:r>
      <w:r w:rsidR="00A11AFC" w:rsidRPr="00A11AFC">
        <w:rPr>
          <w:vertAlign w:val="superscript"/>
        </w:rPr>
        <w:t>-1</w:t>
      </w:r>
      <w:r w:rsidR="009836E0">
        <w:t xml:space="preserve"> which appear consistent with other headwaters </w:t>
      </w:r>
      <w:r w:rsidR="00486F72">
        <w:t>(</w:t>
      </w:r>
      <w:r w:rsidR="009836E0">
        <w:t>e.g.</w:t>
      </w:r>
      <w:r w:rsidR="00A11AFC">
        <w:t xml:space="preserve"> </w:t>
      </w:r>
      <w:r w:rsidR="009836E0">
        <w:fldChar w:fldCharType="begin"/>
      </w:r>
      <w:r w:rsidR="009836E0">
        <w:instrText xml:space="preserve"> ADDIN ZOTERO_ITEM CSL_CITATION {"citationID":"xMukXQ9f","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shortTitle":"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9836E0">
        <w:fldChar w:fldCharType="separate"/>
      </w:r>
      <w:r w:rsidR="00B258F1" w:rsidRPr="00B258F1">
        <w:rPr>
          <w:rFonts w:ascii="Calibri" w:hAnsi="Calibri"/>
        </w:rPr>
        <w:t>(Roberts et al. 2007)</w:t>
      </w:r>
      <w:r w:rsidR="009836E0">
        <w:fldChar w:fldCharType="end"/>
      </w:r>
      <w:r w:rsidR="009836E0">
        <w:t xml:space="preserve"> </w:t>
      </w:r>
      <w:r w:rsidR="00422259">
        <w:t xml:space="preserve">and </w:t>
      </w:r>
      <w:r w:rsidR="00AF7478">
        <w:t>GPP is heavily dependent on light</w:t>
      </w:r>
      <w:r w:rsidR="00D03B98">
        <w:t xml:space="preserve"> </w:t>
      </w:r>
      <w:r w:rsidR="00D03B98">
        <w:fldChar w:fldCharType="begin"/>
      </w:r>
      <w:r w:rsidR="00D03B98">
        <w:instrText xml:space="preserve"> ADDIN ZOTERO_ITEM CSL_CITATION {"citationID":"PyZ1OhaU","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D03B98">
        <w:fldChar w:fldCharType="separate"/>
      </w:r>
      <w:r w:rsidR="00D03B98" w:rsidRPr="00D03B98">
        <w:rPr>
          <w:rFonts w:ascii="Calibri" w:hAnsi="Calibri"/>
        </w:rPr>
        <w:t>(Odum 1956)</w:t>
      </w:r>
      <w:r w:rsidR="00D03B98">
        <w:fldChar w:fldCharType="end"/>
      </w:r>
      <w:r w:rsidR="00422259">
        <w:t xml:space="preserve">.  </w:t>
      </w:r>
    </w:p>
    <w:p w:rsidR="009060E9" w:rsidRDefault="009060E9" w:rsidP="009060E9">
      <w:r>
        <w:tab/>
      </w:r>
      <w:r w:rsidR="003C4F11">
        <w:t>Al</w:t>
      </w:r>
      <w:r w:rsidR="00057292">
        <w:t>l of the streams in my study were</w:t>
      </w:r>
      <w:r w:rsidR="003B3D46">
        <w:t xml:space="preserve"> almost certainly light </w:t>
      </w:r>
      <w:r w:rsidR="003C4F11">
        <w:t xml:space="preserve">limited with respect to GPP.  Light limitation is the strongest factor controlling GPP below 3.5 </w:t>
      </w:r>
      <w:proofErr w:type="spellStart"/>
      <w:r w:rsidR="003C4F11">
        <w:t>mol</w:t>
      </w:r>
      <w:proofErr w:type="spellEnd"/>
      <w:r w:rsidR="003C4F11">
        <w:t xml:space="preserve"> PAR m</w:t>
      </w:r>
      <w:r w:rsidR="003C4F11" w:rsidRPr="003C4F11">
        <w:rPr>
          <w:vertAlign w:val="superscript"/>
        </w:rPr>
        <w:t>-2</w:t>
      </w:r>
      <w:r w:rsidR="003C4F11">
        <w:t xml:space="preserve"> d</w:t>
      </w:r>
      <w:r w:rsidR="003C4F11" w:rsidRPr="003C4F11">
        <w:rPr>
          <w:vertAlign w:val="superscript"/>
        </w:rPr>
        <w:t>-1</w:t>
      </w:r>
      <w:r w:rsidR="003C4F11">
        <w:t xml:space="preserve"> and GPP is severely limited below 2.2 </w:t>
      </w:r>
      <w:proofErr w:type="spellStart"/>
      <w:r w:rsidR="003C4F11">
        <w:t>mol</w:t>
      </w:r>
      <w:proofErr w:type="spellEnd"/>
      <w:r w:rsidR="003C4F11">
        <w:t xml:space="preserve"> PAR m</w:t>
      </w:r>
      <w:r w:rsidR="003C4F11" w:rsidRPr="003C4F11">
        <w:rPr>
          <w:vertAlign w:val="superscript"/>
        </w:rPr>
        <w:t>-2</w:t>
      </w:r>
      <w:r w:rsidR="003C4F11">
        <w:t xml:space="preserve"> d</w:t>
      </w:r>
      <w:r w:rsidR="003C4F11" w:rsidRPr="003C4F11">
        <w:rPr>
          <w:vertAlign w:val="superscript"/>
        </w:rPr>
        <w:t>-</w:t>
      </w:r>
      <w:r w:rsidR="003C4F11">
        <w:rPr>
          <w:vertAlign w:val="superscript"/>
        </w:rPr>
        <w:t>1</w:t>
      </w:r>
      <w:r w:rsidR="00A13503">
        <w:t xml:space="preserve"> according to</w:t>
      </w:r>
      <w:r w:rsidR="003C4F11">
        <w:t xml:space="preserve"> </w:t>
      </w:r>
      <w:r w:rsidR="003C4F11">
        <w:fldChar w:fldCharType="begin"/>
      </w:r>
      <w:r w:rsidR="003C4F11">
        <w:instrText xml:space="preserve"> ADDIN ZOTERO_ITEM CSL_CITATION {"citationID":"AoPZldLP","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3C4F11">
        <w:fldChar w:fldCharType="separate"/>
      </w:r>
      <w:r w:rsidR="00B258F1" w:rsidRPr="00B258F1">
        <w:rPr>
          <w:rFonts w:ascii="Calibri" w:hAnsi="Calibri"/>
        </w:rPr>
        <w:t>(Warren et al. 2017)</w:t>
      </w:r>
      <w:r w:rsidR="003C4F11">
        <w:fldChar w:fldCharType="end"/>
      </w:r>
      <w:r w:rsidR="00A13503">
        <w:t xml:space="preserve"> who also conducted their study in a similar environment to mine</w:t>
      </w:r>
      <w:r w:rsidR="00EA5017">
        <w:t>.  All but one of</w:t>
      </w:r>
      <w:r w:rsidR="003C4F11">
        <w:t xml:space="preserve"> my sites were</w:t>
      </w:r>
      <w:r w:rsidR="00EA5017">
        <w:t xml:space="preserve"> at or below</w:t>
      </w:r>
      <w:r w:rsidR="00A13503">
        <w:t xml:space="preserve"> the</w:t>
      </w:r>
      <w:r w:rsidR="00EA5017">
        <w:t xml:space="preserve"> 2.2 </w:t>
      </w:r>
      <w:proofErr w:type="spellStart"/>
      <w:r w:rsidR="00EA5017">
        <w:t>mol</w:t>
      </w:r>
      <w:proofErr w:type="spellEnd"/>
      <w:r w:rsidR="00EA5017">
        <w:t xml:space="preserve"> PAR m</w:t>
      </w:r>
      <w:r w:rsidR="00EA5017" w:rsidRPr="003C4F11">
        <w:rPr>
          <w:vertAlign w:val="superscript"/>
        </w:rPr>
        <w:t>-2</w:t>
      </w:r>
      <w:r w:rsidR="00EA5017">
        <w:t xml:space="preserve"> d</w:t>
      </w:r>
      <w:r w:rsidR="00EA5017" w:rsidRPr="003C4F11">
        <w:rPr>
          <w:vertAlign w:val="superscript"/>
        </w:rPr>
        <w:t>-</w:t>
      </w:r>
      <w:r w:rsidR="00EA5017">
        <w:rPr>
          <w:vertAlign w:val="superscript"/>
        </w:rPr>
        <w:t>1</w:t>
      </w:r>
      <w:r w:rsidR="00EA5017">
        <w:t xml:space="preserve"> </w:t>
      </w:r>
      <w:r w:rsidR="00A13503">
        <w:t xml:space="preserve">threshold </w:t>
      </w:r>
      <w:r w:rsidR="00EA5017">
        <w:t>with the highest being 3.5.</w:t>
      </w:r>
      <w:r w:rsidR="00A13503">
        <w:t xml:space="preserve">  This suggests that</w:t>
      </w:r>
      <w:r w:rsidR="00057292">
        <w:t xml:space="preserve"> </w:t>
      </w:r>
      <w:r w:rsidR="003B3D46">
        <w:t xml:space="preserve">very low GPP values should result from low PAR values.  </w:t>
      </w:r>
    </w:p>
    <w:p w:rsidR="003B3D46" w:rsidRDefault="003B3D46" w:rsidP="009060E9">
      <w:r>
        <w:tab/>
      </w:r>
      <w:r w:rsidR="00057292">
        <w:t xml:space="preserve"> GPP is also heavily dependent on nutrients </w:t>
      </w:r>
      <w:r w:rsidR="00057292">
        <w:fldChar w:fldCharType="begin"/>
      </w:r>
      <w:r w:rsidR="00057292">
        <w:instrText xml:space="preserve"> ADDIN ZOTERO_ITEM CSL_CITATION {"citationID":"BNR2vjlk","properties":{"formattedCitation":"(Bernot et al. 2010)","plainCitation":"(Bernot et al. 2010)","noteIndex":0},"citationItems":[{"id":179,"uris":["http://zotero.org/users/local/WH62bQVK/items/P7YQB3FP"],"uri":["http://zotero.org/users/local/WH62bQVK/items/P7YQB3FP"],"itemData":{"id":179,"type":"article-journal","title":"Inter-regional comparison of land-use effects on stream metabolism","container-title":"Freshwater Biology","page":"1874-1890","volume":"55","issue":"9","source":"Wiley Online Library","abstract":"1. Rates of whole-system metabolism (production and respiration) are fundamental indicators of ecosystem structure and function. Although first-order, proximal controls are well understood, assessments of the interactions between proximal controls and distal controls, such as land use and geographic region, are lacking. Thus, the influence of land use on stream metabolism across geographic regions is unknown. Further, there is limited understanding of how land use may alter variability in ecosystem metabolism across regions. 2. Stream metabolism was measured in nine streams in each of eight regions (n = 72) across the United States and Puerto Rico. In each region, three streams were selected from a range of three land uses: agriculturally influenced, urban-influenced, and reference streams. Stream metabolism was estimated from diel changes in dissolved oxygen concentrations in each stream reach with correction for reaeration and groundwater input. 3. Gross primary production (GPP) was highest in regions with little riparian vegetation (sagebrush steppe in Wyoming, desert shrub in Arizona/New Mexico) and lowest in forested regions (North Carolina, Oregon). In contrast, ecosystem respiration (ER) varied both within and among regions. Reference streams had significantly lower rates of GPP than urban or agriculturally influenced streams. 4. GPP was positively correlated with photosynthetically active radiation and autotrophic biomass. Multiple regression models compared using Akaike’s information criterion (AIC) indicated GPP increased with water column ammonium and the fraction of the catchment in urban and reference land-use categories. Multiple regression models also identified velocity, temperature, nitrate, ammonium, dissolved organic carbon, GPP, coarse benthic organic matter, fine benthic organic matter and the fraction of all land-use categories in the catchment as regulators of ER. 5. Structural equation modelling indicated significant distal as well as proximal control pathways including a direct effect of land-use on GPP as well as SRP, DIN, and PAR effects on GPP; GPP effects on autotrophic biomass, organic matter, and ER; and organic matter effects on ER. 6. Overall, consideration of the data separated by land-use categories showed reduced inter-regional variability in rates of metabolism, indicating that the influence of agricultural and urban land use can obscure regional differences in stream metabolism.","DOI":"10.1111/j.1365-2427.2010.02422.x","ISSN":"1365-2427","language":"en","author":[{"family":"Bernot","given":"Melody J."},{"family":"Sobota","given":"Daniel J."},{"family":"Hall","given":"Robert O."},{"family":"Mulholland","given":"Patrick J."},{"family":"Dodds","given":"Walter K."},{"family":"Webster","given":"Jackson R."},{"family":"Tank","given":"Jennifer L."},{"family":"Ashkenas","given":"Linda R."},{"family":"Cooper","given":"Lee W."},{"family":"Dahm","given":"Clifford N."},{"family":"Gregory","given":"Stanley V."},{"family":"Grimm","given":"Nancy B."},{"family":"Hamilton","given":"Stephen K."},{"family":"Johnson","given":"Sherri L."},{"family":"Mcdowell","given":"William H."},{"family":"Meyer","given":"Judith L."},{"family":"Peterson","given":"Bruce"},{"family":"Poole","given":"Geoffrey C."},{"family":"Valett","given":"H. Maurice"},{"family":"Arango","given":"Clay"},{"family":"Beaulieu","given":"Jake J."},{"family":"Burgin","given":"Amy J."},{"family":"Crenshaw","given":"Chelsea"},{"family":"Helton","given":"Ashley M."},{"family":"Johnson","given":"Laura"},{"family":"Merriam","given":"Jeff"},{"family":"Niederlehner","given":"B. R."},{"family":"O’brien","given":"Jonathan M."},{"family":"Potter","given":"Jody D."},{"family":"Sheibley","given":"Richard W."},{"family":"Thomas","given":"Suzanne M."},{"family":"Wilson","given":"Kym"}],"issued":{"date-parts":[["2010"]]}}}],"schema":"https://github.com/citation-style-language/schema/raw/master/csl-citation.json"} </w:instrText>
      </w:r>
      <w:r w:rsidR="00057292">
        <w:fldChar w:fldCharType="separate"/>
      </w:r>
      <w:r w:rsidR="00057292" w:rsidRPr="00B57E0A">
        <w:rPr>
          <w:rFonts w:ascii="Calibri" w:hAnsi="Calibri"/>
        </w:rPr>
        <w:t>(Bernot et al. 2010)</w:t>
      </w:r>
      <w:r w:rsidR="00057292">
        <w:fldChar w:fldCharType="end"/>
      </w:r>
      <w:r w:rsidR="00057292">
        <w:t xml:space="preserve"> and the DIN in my study was relatively low with a mean of less than 0.02 mg N L</w:t>
      </w:r>
      <w:r w:rsidR="00057292" w:rsidRPr="009836E0">
        <w:rPr>
          <w:vertAlign w:val="superscript"/>
        </w:rPr>
        <w:t>-1</w:t>
      </w:r>
      <w:r w:rsidR="00057292">
        <w:t xml:space="preserve"> compared to 0.10 mg N L</w:t>
      </w:r>
      <w:r w:rsidR="00057292" w:rsidRPr="009836E0">
        <w:rPr>
          <w:vertAlign w:val="superscript"/>
        </w:rPr>
        <w:t>-1</w:t>
      </w:r>
      <w:r w:rsidR="00057292">
        <w:t xml:space="preserve"> for </w:t>
      </w:r>
      <w:r w:rsidR="00057292">
        <w:fldChar w:fldCharType="begin"/>
      </w:r>
      <w:r w:rsidR="00057292">
        <w:instrText xml:space="preserve"> ADDIN ZOTERO_ITEM CSL_CITATION {"citationID":"3IggDb6t","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057292">
        <w:fldChar w:fldCharType="separate"/>
      </w:r>
      <w:r w:rsidR="005B7806" w:rsidRPr="005B7806">
        <w:rPr>
          <w:rFonts w:ascii="Calibri" w:hAnsi="Calibri"/>
        </w:rPr>
        <w:t>(Mejia et al. 2018)</w:t>
      </w:r>
      <w:r w:rsidR="00057292">
        <w:fldChar w:fldCharType="end"/>
      </w:r>
      <w:r w:rsidR="00057292">
        <w:t xml:space="preserve">.  A large study conducted in Great Britain found that primary production in headwaters is often limited by DIN concentrations </w:t>
      </w:r>
      <w:r w:rsidR="00057292">
        <w:fldChar w:fldCharType="begin"/>
      </w:r>
      <w:r w:rsidR="00057292">
        <w:instrText xml:space="preserve"> ADDIN ZOTERO_ITEM CSL_CITATION {"citationID":"ZYwZ8CBo","properties":{"formattedCitation":"(Jarvie et al. 2018)","plainCitation":"(Jarvie et al. 2018)","noteIndex":0},"citationItems":[{"id":182,"uris":["http://zotero.org/users/local/WH62bQVK/items/V7YBPPNN"],"uri":["http://zotero.org/users/local/WH62bQVK/items/V7YBPPNN"],"itemData":{"id":182,"type":"article-journal","title":"Phosphorus and nitrogen limitation and impairment of headwater streams relative to rivers in Great Britain: A national perspective on eutrophication","container-title":"Science of The Total Environment","page":"849-862","volume":"621","source":"ScienceDirect","abstract":"This study provides a first national-scale assessment of the nutrient status of British headwater streams within the wider river network, by joint analysis of the national Countryside Survey Headwater Stream and Harmonised River Monitoring Scheme datasets. We apply a novel Nutrient Limitation Assessment methodology to explore the extent to which nutrients may potentially limit primary production in headwater streams and rivers, by coupling ternary assessment of nitrogen (N), phosphorus (P), and carbon (C) depletion, with N:P stoichiometry, and threshold P and N concentrations. P limitation was more commonly seen in the rivers, with greater prevalence of N limitation in the headwater streams. High levels of potential P and N co-limitation were found in the headwater streams, especially the Upland-Low-Alkalinity streams. This suggests that managing both P and N inputs may be needed to minimise risks of degradation of these sensitive headwater stream environments. Although localised nutrient impairment of headwater streams can occur, there were markedly lower rates of P and N impairment of headwater streams relative to downstream rivers at the national scale. Nutrient source contributions, relative to hydrological dilution, increased with catchment scale, corresponding with increases in the extent of agricultural and urban land-use. The estimated nutrient reductions needed to achieve compliance with Water Framework Directive standards, and to reach limiting concentrations, were greatest for the Lowland-High-Alkalinity rivers and streams. Preliminary assessments suggest that reducing P concentrations in the Lowland-High-Alkalinity headwater streams, and N concentrations in the Upland-Low-Alkalinity rivers, might offer greater overall benefits for water-quality remediation at the national scale, relative to the magnitude of nutrient reductions required. This approach could help inform the prioritisation of nutrient remediation, as part of a directional approach to water quality management based on closing the gaps between current and target nutrient concentrations.","DOI":"10.1016/j.scitotenv.2017.11.128","ISSN":"0048-9697","shortTitle":"Phosphorus and nitrogen limitation and impairment of headwater streams relative to rivers in Great Britain","journalAbbreviation":"Science of The Total Environment","author":[{"family":"Jarvie","given":"Helen P."},{"family":"Smith","given":"Douglas R."},{"family":"Norton","given":"Lisa R."},{"family":"Edwards","given":"Francois K."},{"family":"Bowes","given":"Michael J."},{"family":"King","given":"Stephen M."},{"family":"Scarlett","given":"Peter"},{"family":"Davies","given":"Sian"},{"family":"Dils","given":"Rachael M."},{"family":"Bachiller-Jareno","given":"Nuria"}],"issued":{"date-parts":[["2018",4,15]]}}}],"schema":"https://github.com/citation-style-language/schema/raw/master/csl-citation.json"} </w:instrText>
      </w:r>
      <w:r w:rsidR="00057292">
        <w:fldChar w:fldCharType="separate"/>
      </w:r>
      <w:r w:rsidR="00057292" w:rsidRPr="00057292">
        <w:rPr>
          <w:rFonts w:ascii="Calibri" w:hAnsi="Calibri"/>
        </w:rPr>
        <w:t>(Jarvie et al. 2018)</w:t>
      </w:r>
      <w:r w:rsidR="00057292">
        <w:fldChar w:fldCharType="end"/>
      </w:r>
      <w:r w:rsidR="00057292">
        <w:t xml:space="preserve"> and another extensive</w:t>
      </w:r>
      <w:r w:rsidR="0046741D">
        <w:t xml:space="preserve"> study of temperate streams in the USA suggests that DIN below 0.04 mg N L-1 exhibits depressed levels of </w:t>
      </w:r>
      <w:r w:rsidR="00086F8B">
        <w:t xml:space="preserve">chlorophyll </w:t>
      </w:r>
      <w:r w:rsidR="00086F8B">
        <w:fldChar w:fldCharType="begin"/>
      </w:r>
      <w:r w:rsidR="00086F8B">
        <w:instrText xml:space="preserve"> ADDIN ZOTERO_ITEM CSL_CITATION {"citationID":"lt8RhTUS","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00086F8B">
        <w:fldChar w:fldCharType="separate"/>
      </w:r>
      <w:r w:rsidR="005B7806" w:rsidRPr="005B7806">
        <w:rPr>
          <w:rFonts w:ascii="Calibri" w:hAnsi="Calibri"/>
        </w:rPr>
        <w:t>(Dodds et al. 2002)</w:t>
      </w:r>
      <w:r w:rsidR="00086F8B">
        <w:fldChar w:fldCharType="end"/>
      </w:r>
      <w:r w:rsidR="00AF1350">
        <w:t xml:space="preserve">, </w:t>
      </w:r>
      <w:r w:rsidR="00086F8B">
        <w:t xml:space="preserve">chlorophyll is often used as a proxy for GPP since </w:t>
      </w:r>
      <w:r w:rsidR="00086F8B">
        <w:fldChar w:fldCharType="begin"/>
      </w:r>
      <w:r w:rsidR="00086F8B">
        <w:instrText xml:space="preserve"> ADDIN ZOTERO_ITEM CSL_CITATION {"citationID":"49guBZDL","properties":{"formattedCitation":"(Ryther 1956)","plainCitation":"(Ryther 1956)","noteIndex":0},"citationItems":[{"id":186,"uris":["http://zotero.org/users/local/WH62bQVK/items/UYXDWEIK"],"uri":["http://zotero.org/users/local/WH62bQVK/items/UYXDWEIK"],"itemData":{"id":186,"type":"article-journal","title":"The Measurement of Primary Production1","container-title":"Limnology and Oceanography","page":"72-84","volume":"1","issue":"2","source":"Wiley Online Library","abstract":"A discussion is presented of the measurement of primary production by short-term experimental methods and by measurement of in situ environmental changes occurring over longer periods of time. The methods described include the measurement of photosynthesis by oxygen production, carbon dioxide assimilation and the associated pH change, and uptake of radioactive carbon (C14). In situ changes in the standing crop and the concentration of inorganic plant nutrients are also discussed, and the possibility explored of relating the rate of uptake of radioactive inorganic tracers to primary production. The relationship between chlorophyll and photosynthesis is reviewed and some new experimental evidence is presented which indicates the possibility of using chlorophyll concentration as an index of primary production. In the discussions of each method emphasis is placed on sensitivity, reliability, and the interpretation of the data.","DOI":"10.4319/lo.1956.1.2.0072","ISSN":"1939-5590","language":"en","author":[{"family":"Ryther","given":"John H."}],"issued":{"date-parts":[["1956"]]}}}],"schema":"https://github.com/citation-style-language/schema/raw/master/csl-citation.json"} </w:instrText>
      </w:r>
      <w:r w:rsidR="00086F8B">
        <w:fldChar w:fldCharType="separate"/>
      </w:r>
      <w:r w:rsidR="00B258F1" w:rsidRPr="00B258F1">
        <w:rPr>
          <w:rFonts w:ascii="Calibri" w:hAnsi="Calibri"/>
        </w:rPr>
        <w:t>(</w:t>
      </w:r>
      <w:proofErr w:type="spellStart"/>
      <w:r w:rsidR="00B258F1" w:rsidRPr="00B258F1">
        <w:rPr>
          <w:rFonts w:ascii="Calibri" w:hAnsi="Calibri"/>
        </w:rPr>
        <w:t>Ryther</w:t>
      </w:r>
      <w:proofErr w:type="spellEnd"/>
      <w:r w:rsidR="00B258F1" w:rsidRPr="00B258F1">
        <w:rPr>
          <w:rFonts w:ascii="Calibri" w:hAnsi="Calibri"/>
        </w:rPr>
        <w:t xml:space="preserve"> 1956)</w:t>
      </w:r>
      <w:r w:rsidR="00086F8B">
        <w:fldChar w:fldCharType="end"/>
      </w:r>
      <w:r w:rsidR="00AF1350">
        <w:t xml:space="preserve">.  </w:t>
      </w:r>
      <w:r w:rsidR="00057292">
        <w:t>The mean SRP was much higher however in my sites (0.022 mg P L</w:t>
      </w:r>
      <w:r w:rsidR="00057292" w:rsidRPr="009060E9">
        <w:rPr>
          <w:vertAlign w:val="superscript"/>
        </w:rPr>
        <w:t>-1</w:t>
      </w:r>
      <w:r w:rsidR="00057292">
        <w:t xml:space="preserve">) than </w:t>
      </w:r>
      <w:r w:rsidR="00057292">
        <w:fldChar w:fldCharType="begin"/>
      </w:r>
      <w:r w:rsidR="00057292">
        <w:instrText xml:space="preserve"> ADDIN ZOTERO_ITEM CSL_CITATION {"citationID":"wZUJiqbN","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057292">
        <w:fldChar w:fldCharType="separate"/>
      </w:r>
      <w:r w:rsidR="00B258F1" w:rsidRPr="00B258F1">
        <w:rPr>
          <w:rFonts w:ascii="Calibri" w:hAnsi="Calibri"/>
        </w:rPr>
        <w:t>(Mejia et al. 2018)</w:t>
      </w:r>
      <w:r w:rsidR="00057292">
        <w:fldChar w:fldCharType="end"/>
      </w:r>
      <w:r w:rsidR="00057292">
        <w:t xml:space="preserve"> (0.003</w:t>
      </w:r>
      <w:r w:rsidR="00057292" w:rsidRPr="009060E9">
        <w:t xml:space="preserve"> </w:t>
      </w:r>
      <w:r w:rsidR="00057292">
        <w:t>mg P L</w:t>
      </w:r>
      <w:r w:rsidR="00057292" w:rsidRPr="009060E9">
        <w:rPr>
          <w:vertAlign w:val="superscript"/>
        </w:rPr>
        <w:t>-1</w:t>
      </w:r>
      <w:r w:rsidR="00057292">
        <w:t>) which may help to explain my unexpectedly high GPP values although</w:t>
      </w:r>
      <w:r w:rsidR="00AF1350">
        <w:t xml:space="preserve"> this is appears unlikely based on the low light and nitrogen concentrations.</w:t>
      </w:r>
    </w:p>
    <w:p w:rsidR="00B36C26" w:rsidRDefault="001921C4" w:rsidP="009060E9">
      <w:r>
        <w:tab/>
        <w:t xml:space="preserve">Additionally, </w:t>
      </w:r>
      <w:r>
        <w:fldChar w:fldCharType="begin"/>
      </w:r>
      <w:r>
        <w:instrText xml:space="preserve"> ADDIN ZOTERO_ITEM CSL_CITATION {"citationID":"aPJ1gMVK","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fldChar w:fldCharType="separate"/>
      </w:r>
      <w:r w:rsidR="008427E5" w:rsidRPr="008427E5">
        <w:rPr>
          <w:rFonts w:ascii="Calibri" w:hAnsi="Calibri"/>
        </w:rPr>
        <w:t>(Mejia et al. 2018)</w:t>
      </w:r>
      <w:r>
        <w:fldChar w:fldCharType="end"/>
      </w:r>
      <w:r>
        <w:t xml:space="preserve"> showed tha</w:t>
      </w:r>
      <w:r w:rsidR="007E47F9">
        <w:t>t GPP</w:t>
      </w:r>
      <w:r w:rsidR="00AA6CB0">
        <w:t xml:space="preserve"> </w:t>
      </w:r>
      <w:r w:rsidR="006F5003">
        <w:t>increase</w:t>
      </w:r>
      <w:r w:rsidR="00486F72">
        <w:t>s</w:t>
      </w:r>
      <w:r w:rsidR="007E47F9">
        <w:t xml:space="preserve"> with increasing catchment area.  The catchment area of the streams in my study were not </w:t>
      </w:r>
      <w:r w:rsidR="00682BC5">
        <w:t>determined</w:t>
      </w:r>
      <w:r w:rsidR="007E47F9">
        <w:t xml:space="preserve">, however the </w:t>
      </w:r>
      <w:r w:rsidR="00000B2C">
        <w:t>average stream discharge was far less</w:t>
      </w:r>
      <w:r w:rsidR="00682BC5">
        <w:t xml:space="preserve"> </w:t>
      </w:r>
      <w:r w:rsidR="00000B2C">
        <w:t>(17.7 vs 420.2 L s</w:t>
      </w:r>
      <w:r w:rsidR="00000B2C" w:rsidRPr="00000B2C">
        <w:rPr>
          <w:vertAlign w:val="superscript"/>
        </w:rPr>
        <w:t>-1</w:t>
      </w:r>
      <w:r w:rsidR="00000B2C">
        <w:t>)</w:t>
      </w:r>
      <w:r w:rsidR="00B36C26">
        <w:t xml:space="preserve"> suggesting that the catchm</w:t>
      </w:r>
      <w:r w:rsidR="006F5003">
        <w:t>ent area was also much less.  T</w:t>
      </w:r>
      <w:r w:rsidR="00B36C26">
        <w:t xml:space="preserve">he GPP values </w:t>
      </w:r>
      <w:r w:rsidR="006F5003">
        <w:t xml:space="preserve">in my study </w:t>
      </w:r>
      <w:r w:rsidR="007E32B7">
        <w:t xml:space="preserve">again were not reflective of this.  </w:t>
      </w:r>
    </w:p>
    <w:p w:rsidR="006F5003" w:rsidRDefault="006F5003" w:rsidP="009060E9">
      <w:r>
        <w:t>ER</w:t>
      </w:r>
    </w:p>
    <w:p w:rsidR="00E75399" w:rsidRDefault="006F5003" w:rsidP="00721731">
      <w:r>
        <w:tab/>
      </w:r>
      <w:r w:rsidR="00000B2C">
        <w:t xml:space="preserve">  </w:t>
      </w:r>
      <w:r w:rsidR="005B7806">
        <w:t xml:space="preserve">Ecosystem respiration </w:t>
      </w:r>
      <w:r w:rsidR="00AA6CB0">
        <w:t xml:space="preserve">values in my study </w:t>
      </w:r>
      <w:r w:rsidR="005B7806">
        <w:t>a</w:t>
      </w:r>
      <w:r w:rsidR="00F64090">
        <w:t xml:space="preserve">lso appear to be questionable.  </w:t>
      </w:r>
      <w:r w:rsidR="00F64090">
        <w:fldChar w:fldCharType="begin"/>
      </w:r>
      <w:r w:rsidR="00F64090">
        <w:instrText xml:space="preserve"> ADDIN ZOTERO_ITEM CSL_CITATION {"citationID":"9u8d38VG","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F64090">
        <w:fldChar w:fldCharType="separate"/>
      </w:r>
      <w:r w:rsidR="00B258F1" w:rsidRPr="00B258F1">
        <w:rPr>
          <w:rFonts w:ascii="Calibri" w:hAnsi="Calibri"/>
        </w:rPr>
        <w:t>(Mejia et al. 2018)</w:t>
      </w:r>
      <w:r w:rsidR="00F64090">
        <w:fldChar w:fldCharType="end"/>
      </w:r>
      <w:r w:rsidR="00AA6CB0">
        <w:t xml:space="preserve"> reported that ER also increases with catchment area as well as discharge, PAR</w:t>
      </w:r>
      <w:r w:rsidR="00E75399">
        <w:t>,</w:t>
      </w:r>
      <w:r w:rsidR="00AA6CB0" w:rsidRPr="00AA6CB0">
        <w:t xml:space="preserve"> </w:t>
      </w:r>
      <w:r w:rsidR="00AA6CB0">
        <w:t>and</w:t>
      </w:r>
      <w:r w:rsidR="00AA6CB0" w:rsidRPr="00AA6CB0">
        <w:t xml:space="preserve"> </w:t>
      </w:r>
      <w:r w:rsidR="00AA6CB0">
        <w:t>temperature</w:t>
      </w:r>
      <w:r w:rsidR="007673E2">
        <w:t>.  The values I have measured or estimated for all of these potential determinants were less for my study and yet the ER values I obtained (mean of -10.287 g O</w:t>
      </w:r>
      <w:r w:rsidR="007673E2" w:rsidRPr="00F64090">
        <w:rPr>
          <w:vertAlign w:val="subscript"/>
        </w:rPr>
        <w:t>2</w:t>
      </w:r>
      <w:r w:rsidR="007673E2">
        <w:t xml:space="preserve"> m</w:t>
      </w:r>
      <w:r w:rsidR="007673E2" w:rsidRPr="00F64090">
        <w:rPr>
          <w:vertAlign w:val="superscript"/>
        </w:rPr>
        <w:t>-2</w:t>
      </w:r>
      <w:r w:rsidR="007673E2">
        <w:t xml:space="preserve"> d</w:t>
      </w:r>
      <w:r w:rsidR="007673E2" w:rsidRPr="00F64090">
        <w:rPr>
          <w:vertAlign w:val="superscript"/>
        </w:rPr>
        <w:t>-1</w:t>
      </w:r>
      <w:r w:rsidR="007673E2">
        <w:t xml:space="preserve">) were </w:t>
      </w:r>
      <w:r w:rsidR="00721731">
        <w:t xml:space="preserve">far greater in magnitude than what </w:t>
      </w:r>
      <w:r w:rsidR="00721731">
        <w:fldChar w:fldCharType="begin"/>
      </w:r>
      <w:r w:rsidR="00721731">
        <w:instrText xml:space="preserve"> ADDIN ZOTERO_ITEM CSL_CITATION {"citationID":"O9SeJwLL","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721731">
        <w:fldChar w:fldCharType="separate"/>
      </w:r>
      <w:r w:rsidR="00B258F1" w:rsidRPr="00B258F1">
        <w:rPr>
          <w:rFonts w:ascii="Calibri" w:hAnsi="Calibri"/>
        </w:rPr>
        <w:t>(Mejia et al. 2018)</w:t>
      </w:r>
      <w:r w:rsidR="00721731">
        <w:fldChar w:fldCharType="end"/>
      </w:r>
      <w:r w:rsidR="00721731">
        <w:t xml:space="preserve"> reported (mean of -1.25 g O</w:t>
      </w:r>
      <w:r w:rsidR="00721731" w:rsidRPr="00F64090">
        <w:rPr>
          <w:vertAlign w:val="subscript"/>
        </w:rPr>
        <w:t>2</w:t>
      </w:r>
      <w:r w:rsidR="00721731">
        <w:t xml:space="preserve"> m</w:t>
      </w:r>
      <w:r w:rsidR="00721731" w:rsidRPr="00F64090">
        <w:rPr>
          <w:vertAlign w:val="superscript"/>
        </w:rPr>
        <w:t>-2</w:t>
      </w:r>
      <w:r w:rsidR="00721731">
        <w:t xml:space="preserve"> d</w:t>
      </w:r>
      <w:r w:rsidR="00721731" w:rsidRPr="00F64090">
        <w:rPr>
          <w:vertAlign w:val="superscript"/>
        </w:rPr>
        <w:t>-1</w:t>
      </w:r>
      <w:r w:rsidR="00721731">
        <w:t>)</w:t>
      </w:r>
      <w:r w:rsidR="00E75399">
        <w:t>.</w:t>
      </w:r>
    </w:p>
    <w:p w:rsidR="00E75399" w:rsidRDefault="00E75399" w:rsidP="00721731">
      <w:r>
        <w:tab/>
        <w:t xml:space="preserve">Although it appears that the explicit </w:t>
      </w:r>
      <w:r w:rsidR="005C1ACA">
        <w:t xml:space="preserve">values produced by the </w:t>
      </w:r>
      <w:r w:rsidR="00565B75">
        <w:t xml:space="preserve">models that estimated </w:t>
      </w:r>
      <w:r w:rsidR="005C1ACA">
        <w:t>metabolism may not be trustable, it remains a possibility that the relative order of values may be preserved.  Assuming that the relative order of values was preserved, it would be expected tha</w:t>
      </w:r>
      <w:r w:rsidR="00565B75">
        <w:t>t the relationships observed</w:t>
      </w:r>
      <w:r w:rsidR="00590384">
        <w:t xml:space="preserve"> here would be similar to the relationships </w:t>
      </w:r>
      <w:r w:rsidR="00565B75">
        <w:t>discovered</w:t>
      </w:r>
      <w:r w:rsidR="00590384">
        <w:t xml:space="preserve"> in other studies.</w:t>
      </w:r>
      <w:r w:rsidR="00E576BF">
        <w:t xml:space="preserve">  </w:t>
      </w:r>
      <w:r w:rsidR="00A3126F">
        <w:t xml:space="preserve">Small forested headwaters are known to display net heterotrophic metabolism meaning that the respired oxygen is much greater than the produced oxygen </w:t>
      </w:r>
      <w:r w:rsidR="005D1E86">
        <w:fldChar w:fldCharType="begin"/>
      </w:r>
      <w:r w:rsidR="005D1E86">
        <w:instrText xml:space="preserve"> ADDIN ZOTERO_ITEM CSL_CITATION {"citationID":"RJ8IosQg","properties":{"formattedCitation":"(Allan and Castillo 2007)","plainCitation":"(Allan and Castillo 2007)","noteIndex":0},"citationItems":[{"id":192,"uris":["http://zotero.org/users/local/WH62bQVK/items/NJEUZH62"],"uri":["http://zotero.org/users/local/WH62bQVK/items/NJEUZH62"],"itemData":{"id":192,"type":"book","title":"Heterotrophic energy sources: Ch 5 in: Stream Ecology: Structure and function of running waters","publisher":"Springer Netherlands","edition":"2","source":"www.springer.com","abstract":"Stream Ecology: Structure and Function of Running Waters is designed to serve as a textbook for advanced undergraduate and graduate students, and as a reference source for specialists in stream ecology and related fields. The Second Edition is thoroughly updated and expanded to incorporate significant advances in our understanding of environmental factors, biological interactions, and ecosystem processes, and how these vary with hydrological, geomorphological, and landscape setting. The broad diversity of running waters – from torrential mountain brooks, to large, lowland rivers, to great river systems whose basins occupy sub-continents – makes river ecosystems appear overwhelming complex. A central theme of this book is that although the settings are often unique, the processes at work in running waters are general and increasingly well understood. Even as our scientific understanding of stream ecosystems rapidly advances, the pressures arising from diverse human activities continue to threaten the health of rivers worldwide. This book presents vital new findings concerning human impacts, and the advances in pollution control, flow management, restoration, and conservation planning that point to practical solutions. Reviews of the first edition: \".. an unusually lucid and judicious reassessment of the state of stream ecology\" Science Magazine \"..provides an excellent introduction to the area for advanced undergraduates and graduate students…\" Limnology &amp; Oceanography \"… a valuable reference for all those interested in the ecology of running waters.\" Transactions of the American Fisheries Society","URL":"https://www.springer.com/us/book/9781402055829","ISBN":"978-1-4020-5582-9","shortTitle":"Stream Ecology","language":"en","author":[{"family":"Allan","given":"J. David"},{"family":"Castillo","given":"María M."}],"issued":{"date-parts":[["2007"]]},"accessed":{"date-parts":[["2019",3,11]]}}}],"schema":"https://github.com/citation-style-language/schema/raw/master/csl-citation.json"} </w:instrText>
      </w:r>
      <w:r w:rsidR="005D1E86">
        <w:fldChar w:fldCharType="separate"/>
      </w:r>
      <w:r w:rsidR="005D1E86" w:rsidRPr="005D1E86">
        <w:rPr>
          <w:rFonts w:ascii="Calibri" w:hAnsi="Calibri"/>
        </w:rPr>
        <w:t>(Allan and Castillo 2007)</w:t>
      </w:r>
      <w:r w:rsidR="005D1E86">
        <w:fldChar w:fldCharType="end"/>
      </w:r>
      <w:r w:rsidR="00A3126F">
        <w:t xml:space="preserve">.  My metabolism predictions displayed </w:t>
      </w:r>
      <w:r w:rsidR="00CB100D">
        <w:lastRenderedPageBreak/>
        <w:t xml:space="preserve">this relationship with R&gt;&gt;P.  It is also expected that GPP and ER will display a strong positive relationship </w:t>
      </w:r>
      <w:r w:rsidR="00CB100D">
        <w:fldChar w:fldCharType="begin"/>
      </w:r>
      <w:r w:rsidR="00CB100D">
        <w:instrText xml:space="preserve"> ADDIN ZOTERO_ITEM CSL_CITATION {"citationID":"QKUTiTsa","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CB100D">
        <w:fldChar w:fldCharType="separate"/>
      </w:r>
      <w:r w:rsidR="00CB100D" w:rsidRPr="00CB100D">
        <w:rPr>
          <w:rFonts w:ascii="Calibri" w:hAnsi="Calibri"/>
        </w:rPr>
        <w:t>(Hall et al. 2016)</w:t>
      </w:r>
      <w:r w:rsidR="00CB100D">
        <w:fldChar w:fldCharType="end"/>
      </w:r>
      <w:r w:rsidR="00CB100D">
        <w:t xml:space="preserve"> which my metabolism predictions also found.</w:t>
      </w:r>
    </w:p>
    <w:p w:rsidR="003C76E0" w:rsidRDefault="00D503F1" w:rsidP="00721731">
      <w:r>
        <w:tab/>
        <w:t>Although some of the expected relationships w</w:t>
      </w:r>
      <w:r w:rsidR="002E3715">
        <w:t>ere indicated by the predictive inverse modeling</w:t>
      </w:r>
      <w:r>
        <w:t xml:space="preserve">, the environmental predictors found by the metabolism GLZM’s do </w:t>
      </w:r>
      <w:r w:rsidR="002E3715">
        <w:t>n</w:t>
      </w:r>
      <w:r w:rsidR="009F3C66">
        <w:t xml:space="preserve">ot appear to affirm the </w:t>
      </w:r>
      <w:r w:rsidR="002E3715">
        <w:t>ordering of values.  Both of the GPP and ER models (GLZM’s) found</w:t>
      </w:r>
      <w:r w:rsidR="00FF7B36">
        <w:t xml:space="preserve"> stream</w:t>
      </w:r>
      <w:r w:rsidR="002E3715">
        <w:t xml:space="preserve"> depth</w:t>
      </w:r>
      <w:r w:rsidR="00FF7B36">
        <w:t xml:space="preserve"> to be a main effect while the ER model also found stream slope and the GPP model found sampling period.  Stream depth is a v</w:t>
      </w:r>
      <w:r w:rsidR="00EC2BF4">
        <w:t>ariable that is put directly in</w:t>
      </w:r>
      <w:r w:rsidR="00FF7B36">
        <w:t>to the inverse model</w:t>
      </w:r>
      <w:r w:rsidR="00EC2BF4">
        <w:t xml:space="preserve">ling used to derive metabolism and slope is part of the equation used to derive a </w:t>
      </w:r>
      <w:r w:rsidR="00EC2BF4" w:rsidRPr="00EC2BF4">
        <w:rPr>
          <w:i/>
        </w:rPr>
        <w:t>K</w:t>
      </w:r>
      <w:r w:rsidR="00EC2BF4" w:rsidRPr="00EC2BF4">
        <w:rPr>
          <w:vertAlign w:val="subscript"/>
        </w:rPr>
        <w:t>600</w:t>
      </w:r>
      <w:r w:rsidR="00EC2BF4">
        <w:t xml:space="preserve"> which is also put directly into the inverse model.  This leaves sampling period (when samples were taken) which is not suggestive of any relationship that may inform the reliability of the inverse m</w:t>
      </w:r>
      <w:r w:rsidR="001A2492">
        <w:t>odeling results.  It is conceivable that although slope and depth were inverse model inputs</w:t>
      </w:r>
      <w:r w:rsidR="00035235">
        <w:t xml:space="preserve">, these physical parameters </w:t>
      </w:r>
      <w:r w:rsidR="001A2492">
        <w:t>still had the most profound effect on metabolism</w:t>
      </w:r>
      <w:r w:rsidR="00035235">
        <w:t>,</w:t>
      </w:r>
      <w:r w:rsidR="009F3C66">
        <w:t xml:space="preserve"> although this appears</w:t>
      </w:r>
      <w:r w:rsidR="00AE639F">
        <w:t xml:space="preserve"> unlikely</w:t>
      </w:r>
      <w:r w:rsidR="001A2492">
        <w:t xml:space="preserve">.  </w:t>
      </w:r>
    </w:p>
    <w:p w:rsidR="00CB100D" w:rsidRDefault="001A2492" w:rsidP="003C76E0">
      <w:pPr>
        <w:ind w:firstLine="720"/>
      </w:pPr>
      <w:r>
        <w:t xml:space="preserve">As discussed above, if metabolism was generally limited by low PAR and DIN it may be difficult to identify other drivers.  </w:t>
      </w:r>
      <w:r w:rsidR="00AE639F">
        <w:t>Depth appears easier to rationalize as d</w:t>
      </w:r>
      <w:r>
        <w:t xml:space="preserve">eeper streams may generate more metabolism simply because of the increase in </w:t>
      </w:r>
      <w:r w:rsidR="00AE639F">
        <w:t>physical dimen</w:t>
      </w:r>
      <w:r w:rsidR="009F3C66">
        <w:t>sions</w:t>
      </w:r>
      <w:r w:rsidR="003C76E0">
        <w:t xml:space="preserve"> of the stream</w:t>
      </w:r>
      <w:r w:rsidR="009F3C66">
        <w:t>.  S</w:t>
      </w:r>
      <w:r w:rsidR="00AE639F">
        <w:t>lope presents</w:t>
      </w:r>
      <w:r w:rsidR="009F3C66">
        <w:t xml:space="preserve"> itself with</w:t>
      </w:r>
      <w:r w:rsidR="00AE639F">
        <w:t xml:space="preserve"> more difficulty</w:t>
      </w:r>
      <w:r w:rsidR="009F3C66">
        <w:t xml:space="preserve"> though</w:t>
      </w:r>
      <w:r w:rsidR="00AE639F">
        <w:t>.  If stream</w:t>
      </w:r>
      <w:r w:rsidR="00CB600F">
        <w:t xml:space="preserve"> slope were a driver of ER</w:t>
      </w:r>
      <w:r w:rsidR="009F3C66">
        <w:t>, the mechanism seems</w:t>
      </w:r>
      <w:r w:rsidR="00480A31">
        <w:t xml:space="preserve"> obscure</w:t>
      </w:r>
      <w:r w:rsidR="00CB600F">
        <w:t xml:space="preserve">.  </w:t>
      </w:r>
      <w:r w:rsidR="00480A31">
        <w:t xml:space="preserve">Steeper slopes could lead to more soil erosion </w:t>
      </w:r>
      <w:r w:rsidR="00480A31">
        <w:fldChar w:fldCharType="begin"/>
      </w:r>
      <w:r w:rsidR="00B258F1">
        <w:instrText xml:space="preserve"> ADDIN ZOTERO_ITEM CSL_CITATION {"citationID":"kbUOVvdz","properties":{"formattedCitation":"(Renard et al. 2017 Oct 19)","plainCitation":"(Renard et al. 2017 Oct 19)","noteIndex":0},"citationItems":[{"id":194,"uris":["http://zotero.org/users/local/WH62bQVK/items/5B8TV7S2"],"uri":["http://zotero.org/users/local/WH62bQVK/items/5B8TV7S2"],"itemData":{"id":194,"type":"article-journal","title":"The Revised Universal Soil Loss Equation","container-title":"Soil Erosion Research Methods","abstract":"The Universal Soil Loss Equation (USLE), has been the workhorse of erosion prediction and conservation planning technology in the U. S. and even worldwide. In","URL":"https://www.taylorfrancis.com/","note":"DOI: 10.1201/9780203739358-5","language":"en","author":[{"family":"Renard","given":"K. G."},{"family":"Laflen","given":"J. M."},{"family":"Foster","given":"G. R."},{"family":"McCool","given":"D. K."},{"family":"Laflen","given":"J. M."},{"family":"Foster","given":"G. R."},{"family":"McCool","given":"D. K."}],"issued":{"date-parts":[["2017",10,19]]},"accessed":{"date-parts":[["2019",3,12]]}}}],"schema":"https://github.com/citation-style-language/schema/raw/master/csl-citation.json"} </w:instrText>
      </w:r>
      <w:r w:rsidR="00480A31">
        <w:fldChar w:fldCharType="separate"/>
      </w:r>
      <w:r w:rsidR="00B258F1" w:rsidRPr="00B258F1">
        <w:rPr>
          <w:rFonts w:ascii="Calibri" w:hAnsi="Calibri"/>
        </w:rPr>
        <w:t>(</w:t>
      </w:r>
      <w:proofErr w:type="spellStart"/>
      <w:r w:rsidR="00B258F1" w:rsidRPr="00B258F1">
        <w:rPr>
          <w:rFonts w:ascii="Calibri" w:hAnsi="Calibri"/>
        </w:rPr>
        <w:t>Renard</w:t>
      </w:r>
      <w:proofErr w:type="spellEnd"/>
      <w:r w:rsidR="00B258F1" w:rsidRPr="00B258F1">
        <w:rPr>
          <w:rFonts w:ascii="Calibri" w:hAnsi="Calibri"/>
        </w:rPr>
        <w:t xml:space="preserve"> et al. 2017 Oct 19)</w:t>
      </w:r>
      <w:r w:rsidR="00480A31">
        <w:fldChar w:fldCharType="end"/>
      </w:r>
      <w:r w:rsidR="00480A31">
        <w:t xml:space="preserve"> and thus potentially more nutrients or car</w:t>
      </w:r>
      <w:r w:rsidR="00AC0428">
        <w:t>bon</w:t>
      </w:r>
      <w:r w:rsidR="009F3C66">
        <w:t xml:space="preserve"> in the stream</w:t>
      </w:r>
      <w:r w:rsidR="00035235">
        <w:t>,</w:t>
      </w:r>
      <w:r w:rsidR="00AC0428">
        <w:t xml:space="preserve"> however neither nutrients nor DOC were part of the GLZM outcomes. </w:t>
      </w:r>
      <w:r w:rsidR="00035235">
        <w:t xml:space="preserve">If increasing slope allows for more light penetration </w:t>
      </w:r>
      <w:r w:rsidR="003C76E0">
        <w:t xml:space="preserve">through the canopy </w:t>
      </w:r>
      <w:r w:rsidR="00035235">
        <w:t>then this would be expected to reveal itself as PAR, canopy openness, and/or increased temperature, a relationship which has not revealed itself in the data.</w:t>
      </w:r>
      <w:r w:rsidR="005915AF">
        <w:t xml:space="preserve">  This leads</w:t>
      </w:r>
      <w:r w:rsidR="005D1807">
        <w:t xml:space="preserve"> to the conclusion</w:t>
      </w:r>
      <w:r w:rsidR="005915AF">
        <w:t xml:space="preserve"> that although the relative ordering of metabolism values may reflect reality, this assumption is quite tenuous</w:t>
      </w:r>
      <w:r w:rsidR="005D1807">
        <w:t>.</w:t>
      </w:r>
    </w:p>
    <w:p w:rsidR="00DD4967" w:rsidRDefault="00033012" w:rsidP="00DD4967">
      <w:r>
        <w:tab/>
      </w:r>
      <w:r w:rsidR="007431BE">
        <w:t xml:space="preserve">The trout GLZM found </w:t>
      </w:r>
      <w:r w:rsidR="00D51D50">
        <w:t xml:space="preserve">colder </w:t>
      </w:r>
      <w:r w:rsidR="007431BE">
        <w:t xml:space="preserve">minimum daily </w:t>
      </w:r>
      <w:r w:rsidR="00D51D50">
        <w:t xml:space="preserve">water </w:t>
      </w:r>
      <w:r w:rsidR="007431BE">
        <w:t>temperature and canopy openness to be important factors</w:t>
      </w:r>
      <w:r w:rsidR="00614F2D">
        <w:t xml:space="preserve"> determining fish biomass</w:t>
      </w:r>
      <w:r w:rsidR="007431BE">
        <w:t xml:space="preserve">.  </w:t>
      </w:r>
      <w:r w:rsidR="00377410">
        <w:t xml:space="preserve">Each of the trout biomass estimates fall within the range of a large data set compiled by </w:t>
      </w:r>
      <w:r w:rsidR="00377410">
        <w:fldChar w:fldCharType="begin"/>
      </w:r>
      <w:r w:rsidR="00377410">
        <w:instrText xml:space="preserve"> ADDIN ZOTERO_ITEM CSL_CITATION {"citationID":"Fz50eCU5","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shortTitle":"Is a trout a trout?","journalAbbreviation":"Biol Invasions","language":"en","author":[{"family":"Benjamin","given":"Joseph R."},{"family":"Baxter","given":"Colden V."}],"issued":{"date-parts":[["2012",9,1]]}}}],"schema":"https://github.com/citation-style-language/schema/raw/master/csl-citation.json"} </w:instrText>
      </w:r>
      <w:r w:rsidR="00377410">
        <w:fldChar w:fldCharType="separate"/>
      </w:r>
      <w:r w:rsidR="00B258F1" w:rsidRPr="00B258F1">
        <w:rPr>
          <w:rFonts w:ascii="Calibri" w:hAnsi="Calibri"/>
        </w:rPr>
        <w:t>(Benjamin and Baxter 2012)</w:t>
      </w:r>
      <w:r w:rsidR="00377410">
        <w:fldChar w:fldCharType="end"/>
      </w:r>
      <w:r w:rsidR="00614F2D">
        <w:t xml:space="preserve"> who included data for the same subspecies of cutthroat and brook trout </w:t>
      </w:r>
      <w:r w:rsidR="001F7492">
        <w:t xml:space="preserve">I sampled.  The estimates I have provided are overwhelmingly due to cutthroat which are known to be a species heavily dependent on cold </w:t>
      </w:r>
      <w:r w:rsidR="00C15345">
        <w:t xml:space="preserve">mountain streams </w:t>
      </w:r>
      <w:r w:rsidR="00C15345">
        <w:fldChar w:fldCharType="begin"/>
      </w:r>
      <w:r w:rsidR="00C15345">
        <w:instrText xml:space="preserve"> ADDIN ZOTERO_ITEM CSL_CITATION {"citationID":"SHpnBske","properties":{"formattedCitation":"(Isaak et al. 2016)","plainCitation":"(Isaak et al. 2016)","noteIndex":0},"citationItems":[{"id":200,"uris":["http://zotero.org/users/local/WH62bQVK/items/BEXHACHN"],"uri":["http://zotero.org/users/local/WH62bQVK/items/BEXHACHN"],"itemData":{"id":200,"type":"article-journal","title":"Slow climate velocities of mountain streams portend their role as refugia for cold-water biodiversity","container-title":"Proceedings of the National Academy of Sciences","page":"4374-4379","volume":"113","issue":"16","source":"www.pnas.org","abstract":"The imminent demise of montane species is a recurrent theme in the climate change literature, particularly for aquatic species that are constrained to networks and elevational rather than latitudinal retreat as temperatures increase. Predictions of widespread species losses, however, have yet to be fulfilled despite decades of climate change, suggesting that trends are much weaker than anticipated and may be too subtle for detection given the widespread use of sparse water temperature datasets or imprecise surrogates like elevation and air temperature. Through application of large water-temperature databases evaluated for sensitivity to historical air-temperature variability and computationally interpolated to provide high-resolution thermal habitat information for a 222,000-km network, we estimate a less dire thermal plight for cold-water species within mountains of the northwestern United States. Stream warming rates and climate velocities were both relatively low for 1968–2011 (average warming rate = 0.101 °C/decade; median velocity = 1.07 km/decade) when air temperatures warmed at 0.21 °C/decade. Many cold-water vertebrate species occurred in a subset of the network characterized by low climate velocities, and three native species of conservation concern occurred in extremely cold, slow velocity environments (0.33–0.48 km/decade). Examination of aggressive warming scenarios indicated that although network climate velocities could increase, they remain low in headwaters because of strong local temperature gradients associated with topographic controls. Better information about changing hydrology and disturbance regimes is needed to complement these results, but rather than being climatic cul-de-sacs, many mountain streams appear poised to be redoubts for cold-water biodiversity this century.","DOI":"10.1073/pnas.1522429113","ISSN":"0027-8424, 1091-6490","note":"PMID: 27044091","journalAbbreviation":"PNAS","language":"en","author":[{"family":"Isaak","given":"Daniel J."},{"family":"Young","given":"Michael K."},{"family":"Luce","given":"Charles H."},{"family":"Hostetler","given":"Steven W."},{"family":"Wenger","given":"Seth J."},{"family":"Peterson","given":"Erin E."},{"family":"Hoef","given":"Jay M. Ver"},{"family":"Groce","given":"Matthew C."},{"family":"Horan","given":"Dona L."},{"family":"Nagel","given":"David E."}],"issued":{"date-parts":[["2016",4,19]]}}}],"schema":"https://github.com/citation-style-language/schema/raw/master/csl-citation.json"} </w:instrText>
      </w:r>
      <w:r w:rsidR="00C15345">
        <w:fldChar w:fldCharType="separate"/>
      </w:r>
      <w:r w:rsidR="00C15345" w:rsidRPr="00C15345">
        <w:rPr>
          <w:rFonts w:ascii="Calibri" w:hAnsi="Calibri"/>
        </w:rPr>
        <w:t>(Isaak et al. 2016)</w:t>
      </w:r>
      <w:r w:rsidR="00C15345">
        <w:fldChar w:fldCharType="end"/>
      </w:r>
      <w:r w:rsidR="00C15345">
        <w:t xml:space="preserve">.  Cutthroat are quite capable of existing in warmer water than where I found them but they are often </w:t>
      </w:r>
      <w:r w:rsidR="001F7492">
        <w:t xml:space="preserve">outcompeted by rainbow trout at warmer temperatures </w:t>
      </w:r>
      <w:r w:rsidR="001F7492">
        <w:fldChar w:fldCharType="begin"/>
      </w:r>
      <w:r w:rsidR="001F7492">
        <w:instrText xml:space="preserve"> ADDIN ZOTERO_ITEM CSL_CITATION {"citationID":"R2Fz5rvF","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shortTitle":"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1F7492">
        <w:fldChar w:fldCharType="separate"/>
      </w:r>
      <w:r w:rsidR="001F7492" w:rsidRPr="001F7492">
        <w:rPr>
          <w:rFonts w:ascii="Calibri" w:hAnsi="Calibri"/>
        </w:rPr>
        <w:t>(Bear et al. 2007)</w:t>
      </w:r>
      <w:r w:rsidR="001F7492">
        <w:fldChar w:fldCharType="end"/>
      </w:r>
      <w:r w:rsidR="00F06009">
        <w:t xml:space="preserve"> which may be part of the reason for this finding</w:t>
      </w:r>
      <w:r w:rsidR="001F7492">
        <w:t>.</w:t>
      </w:r>
      <w:r w:rsidR="00210000">
        <w:t xml:space="preserve">  The same relationship exists in my data </w:t>
      </w:r>
      <w:r w:rsidR="00D54B29">
        <w:t>with</w:t>
      </w:r>
      <w:r w:rsidR="00D51D50">
        <w:t xml:space="preserve"> minimum, mean, and maximum water temperatures illustrating the robustness of this finding.  </w:t>
      </w:r>
      <w:r w:rsidR="008571C3">
        <w:t>The canopy openness effect in the GLZM was significant as an interaction with c</w:t>
      </w:r>
      <w:r w:rsidR="00A5476F">
        <w:t xml:space="preserve">older water.  This </w:t>
      </w:r>
      <w:r w:rsidR="00210519">
        <w:t xml:space="preserve">finding is </w:t>
      </w:r>
      <w:r w:rsidR="0006055F">
        <w:t xml:space="preserve">also well </w:t>
      </w:r>
      <w:r w:rsidR="00210519">
        <w:t xml:space="preserve">supported in the literature </w:t>
      </w:r>
      <w:r w:rsidR="00210519">
        <w:fldChar w:fldCharType="begin"/>
      </w:r>
      <w:r w:rsidR="0006055F">
        <w:instrText xml:space="preserve"> ADDIN ZOTERO_ITEM CSL_CITATION {"citationID":"3kRWv0J8","properties":{"formattedCitation":"(Kaylor and Warren 2017a)","plainCitation":"(Kaylor and Warren 2017a)","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210519">
        <w:fldChar w:fldCharType="separate"/>
      </w:r>
      <w:r w:rsidR="00B258F1" w:rsidRPr="00B258F1">
        <w:rPr>
          <w:rFonts w:ascii="Calibri" w:hAnsi="Calibri"/>
        </w:rPr>
        <w:t>(</w:t>
      </w:r>
      <w:proofErr w:type="spellStart"/>
      <w:r w:rsidR="00B258F1" w:rsidRPr="00B258F1">
        <w:rPr>
          <w:rFonts w:ascii="Calibri" w:hAnsi="Calibri"/>
        </w:rPr>
        <w:t>Kaylor</w:t>
      </w:r>
      <w:proofErr w:type="spellEnd"/>
      <w:r w:rsidR="00B258F1" w:rsidRPr="00B258F1">
        <w:rPr>
          <w:rFonts w:ascii="Calibri" w:hAnsi="Calibri"/>
        </w:rPr>
        <w:t xml:space="preserve"> and Warren 2017a)</w:t>
      </w:r>
      <w:r w:rsidR="00210519">
        <w:fldChar w:fldCharType="end"/>
      </w:r>
      <w:r w:rsidR="00210519">
        <w:t xml:space="preserve">, </w:t>
      </w:r>
      <w:r w:rsidR="00210519">
        <w:fldChar w:fldCharType="begin"/>
      </w:r>
      <w:r w:rsidR="00210519">
        <w:instrText xml:space="preserve"> ADDIN ZOTERO_ITEM CSL_CITATION {"citationID":"6Mb5RaDw","properties":{"formattedCitation":"(Martens et al. 2019 Feb 18)","plainCitation":"(Martens et al. 2019 Feb 18)","noteIndex":0},"citationItems":[{"id":204,"uris":["http://zotero.org/users/local/WH62bQVK/items/LJSZFMZ2"],"uri":["http://zotero.org/users/local/WH62bQVK/items/LJSZFMZ2"],"itemData":{"id":204,"type":"article-journal","title":"Stream Conditions after 18 Years of Passive Riparian Restoration in Small Fish-bearing Watersheds","container-title":"Environmental Management","source":"Springer Link","abstract":"Many of the ecological processes in the riparian forests and streams across the Pacific Northwest have become impaired through production forestry practices common prior to the 1990s. Some of these practices included forest harvest without stream buffers, removal of instream wood, road construction and use, and harvesting large proportions of watersheds. Passive ecological restoration (the use of natural processes of succession and disturbance to alleviate anthropogenic impacts over time) is a common practice used in the management of riparian forests previously subjected to production forestry. Eighteen years after the implementation of passive restoration of riparian forests, we used four common stream indicators (stream temperature, canopy closure, instream wood, and salmonid densities) to assess the effects of restoration in small fish-bearing streams. Summer stream temperatures have decreased below unmanaged reference levels, whereas riparian forest canopy closure has increased beyond that in reference watersheds. Instream wood and age-1 or older salmonids appear to be either stable at reduced levels or declining, compared with production forestry and unmanaged reference watersheds. Overall, second-growth riparian forests need more time to develop allowing more light into streams (increasing primary productivity), while also allowing for the continuous recruitment of larger pieces of instream wood (improving habitat for salmonids). Using only passive restoration, stream conditions in second-growth forests are unlikely to increase salmonid production in the near future.","URL":"https://doi.org/10.1007/s00267-019-01146-x","DOI":"10.1007/s00267-019-01146-x","ISSN":"1432-1009","journalAbbreviation":"Environmental Management","language":"en","author":[{"family":"Martens","given":"Kyle D."},{"family":"Devine","given":"Warren D."},{"family":"Minkova","given":"Teodora V."},{"family":"Foster","given":"Alex D."}],"issued":{"date-parts":[["2019",2,18]]},"accessed":{"date-parts":[["2019",3,14]]}}}],"schema":"https://github.com/citation-style-language/schema/raw/master/csl-citation.json"} </w:instrText>
      </w:r>
      <w:r w:rsidR="00210519">
        <w:fldChar w:fldCharType="separate"/>
      </w:r>
      <w:r w:rsidR="00B258F1" w:rsidRPr="00B258F1">
        <w:rPr>
          <w:rFonts w:ascii="Calibri" w:hAnsi="Calibri"/>
        </w:rPr>
        <w:t>(Martens et al. 2019 Feb 18)</w:t>
      </w:r>
      <w:r w:rsidR="00210519">
        <w:fldChar w:fldCharType="end"/>
      </w:r>
      <w:r w:rsidR="00294C7D">
        <w:t xml:space="preserve"> </w:t>
      </w:r>
      <w:r w:rsidR="0006055F">
        <w:t xml:space="preserve">with </w:t>
      </w:r>
      <w:r w:rsidR="0006055F">
        <w:fldChar w:fldCharType="begin"/>
      </w:r>
      <w:r w:rsidR="0006055F">
        <w:instrText xml:space="preserve"> ADDIN ZOTERO_ITEM CSL_CITATION {"citationID":"gw6V6tqY","properties":{"formattedCitation":"(Kaylor and Warren 2017b)","plainCitation":"(Kaylor and Warren 2017b)","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06055F">
        <w:fldChar w:fldCharType="separate"/>
      </w:r>
      <w:r w:rsidR="00B258F1" w:rsidRPr="00B258F1">
        <w:rPr>
          <w:rFonts w:ascii="Calibri" w:hAnsi="Calibri"/>
        </w:rPr>
        <w:t>(</w:t>
      </w:r>
      <w:proofErr w:type="spellStart"/>
      <w:r w:rsidR="00B258F1" w:rsidRPr="00B258F1">
        <w:rPr>
          <w:rFonts w:ascii="Calibri" w:hAnsi="Calibri"/>
        </w:rPr>
        <w:t>Kaylor</w:t>
      </w:r>
      <w:proofErr w:type="spellEnd"/>
      <w:r w:rsidR="00B258F1" w:rsidRPr="00B258F1">
        <w:rPr>
          <w:rFonts w:ascii="Calibri" w:hAnsi="Calibri"/>
        </w:rPr>
        <w:t xml:space="preserve"> and Warren 2017b)</w:t>
      </w:r>
      <w:r w:rsidR="0006055F">
        <w:fldChar w:fldCharType="end"/>
      </w:r>
      <w:r w:rsidR="00DD4967">
        <w:t xml:space="preserve"> finding that the majority of vertebrate biomass</w:t>
      </w:r>
      <w:r w:rsidR="00F06009">
        <w:t xml:space="preserve"> in the streams they studied,</w:t>
      </w:r>
      <w:r w:rsidR="00DD4967">
        <w:t xml:space="preserve"> including cutthroat trout</w:t>
      </w:r>
      <w:r w:rsidR="00F06009">
        <w:t>,</w:t>
      </w:r>
      <w:r w:rsidR="00DD4967">
        <w:t xml:space="preserve"> was accounted for by canopy openness alone.</w:t>
      </w:r>
    </w:p>
    <w:p w:rsidR="00033012" w:rsidRDefault="00CE3DF2" w:rsidP="007050AC">
      <w:pPr>
        <w:ind w:firstLine="720"/>
      </w:pPr>
      <w:r>
        <w:t xml:space="preserve">No relationship was found between trout biomass and GPP, ER or the PR ratio </w:t>
      </w:r>
      <w:r w:rsidR="00F06009">
        <w:t>which may be substantive</w:t>
      </w:r>
      <w:r w:rsidR="007050AC">
        <w:t xml:space="preserve"> or an artifact of </w:t>
      </w:r>
      <w:r>
        <w:t>metabolism inverse modeling inaccuracies.</w:t>
      </w:r>
      <w:r w:rsidR="00026371">
        <w:t xml:space="preserve">  </w:t>
      </w:r>
      <w:r w:rsidR="007050AC">
        <w:t xml:space="preserve">The trout biomass estimation and GLZM appear to be consistent with previous empirical tests </w:t>
      </w:r>
      <w:r w:rsidR="00E51CCD">
        <w:t>w</w:t>
      </w:r>
      <w:r w:rsidR="0019127D">
        <w:t>hich</w:t>
      </w:r>
      <w:r w:rsidR="00F92685">
        <w:t xml:space="preserve"> is evidence </w:t>
      </w:r>
      <w:r w:rsidR="00E51CCD">
        <w:t>indicating</w:t>
      </w:r>
      <w:r w:rsidR="0019127D">
        <w:t xml:space="preserve"> either the</w:t>
      </w:r>
      <w:r w:rsidR="00795724">
        <w:t xml:space="preserve"> inverse modeling was flawed, the sample size was too small, or </w:t>
      </w:r>
      <w:r w:rsidR="0019127D">
        <w:t>there was indeed no relationship with stream metabolism.</w:t>
      </w:r>
      <w:r w:rsidR="00540719">
        <w:t xml:space="preserve">  </w:t>
      </w:r>
      <w:r w:rsidR="00540719">
        <w:fldChar w:fldCharType="begin"/>
      </w:r>
      <w:r w:rsidR="00540719">
        <w:instrText xml:space="preserve"> ADDIN ZOTERO_ITEM CSL_CITATION {"citationID":"BFWkzz90","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00540719">
        <w:fldChar w:fldCharType="separate"/>
      </w:r>
      <w:r w:rsidR="00B258F1" w:rsidRPr="00B258F1">
        <w:rPr>
          <w:rFonts w:ascii="Calibri" w:hAnsi="Calibri"/>
        </w:rPr>
        <w:t>(Marcarelli et al. 2011)</w:t>
      </w:r>
      <w:r w:rsidR="00540719">
        <w:fldChar w:fldCharType="end"/>
      </w:r>
      <w:r w:rsidR="00540719">
        <w:t xml:space="preserve"> posit the idea that heterotrophic streams display </w:t>
      </w:r>
      <w:r w:rsidR="00017BA5">
        <w:t xml:space="preserve">a </w:t>
      </w:r>
      <w:r w:rsidR="00540719">
        <w:t>decoupling between ER and secondary productivity</w:t>
      </w:r>
      <w:r w:rsidR="00017BA5">
        <w:t xml:space="preserve"> which may be why I did not find a connection here either</w:t>
      </w:r>
      <w:r w:rsidR="00540719">
        <w:t>.  The authors</w:t>
      </w:r>
      <w:r w:rsidR="00017BA5">
        <w:t xml:space="preserve"> did nonetheless,</w:t>
      </w:r>
      <w:r w:rsidR="00540719">
        <w:t xml:space="preserve"> </w:t>
      </w:r>
      <w:r w:rsidR="00F92685">
        <w:t>f</w:t>
      </w:r>
      <w:r w:rsidR="00017BA5">
        <w:t>i</w:t>
      </w:r>
      <w:r w:rsidR="00F92685">
        <w:t xml:space="preserve">nd a positive relationship between the PR ratio and secondary </w:t>
      </w:r>
      <w:r w:rsidR="00F92685">
        <w:lastRenderedPageBreak/>
        <w:t>production in streams</w:t>
      </w:r>
      <w:r w:rsidR="00017BA5">
        <w:t xml:space="preserve"> and suggest that</w:t>
      </w:r>
      <w:r w:rsidR="00D00DE5">
        <w:t xml:space="preserve"> carbon from</w:t>
      </w:r>
      <w:r w:rsidR="00017BA5">
        <w:t xml:space="preserve"> GPP may </w:t>
      </w:r>
      <w:r w:rsidR="00D00DE5">
        <w:t xml:space="preserve">be more responsible for supporting animal growth than </w:t>
      </w:r>
      <w:proofErr w:type="spellStart"/>
      <w:r w:rsidR="00D00DE5">
        <w:t>allochthonous</w:t>
      </w:r>
      <w:proofErr w:type="spellEnd"/>
      <w:r w:rsidR="00D00DE5">
        <w:t xml:space="preserve"> carbon.</w:t>
      </w:r>
      <w:r w:rsidR="00392B6F">
        <w:t xml:space="preserve">  I did not detect this linkage and if there was a</w:t>
      </w:r>
      <w:r w:rsidR="007050AC">
        <w:t xml:space="preserve"> significant</w:t>
      </w:r>
      <w:r w:rsidR="00392B6F">
        <w:t xml:space="preserve"> connection</w:t>
      </w:r>
      <w:r w:rsidR="007050AC">
        <w:t xml:space="preserve"> here</w:t>
      </w:r>
      <w:r w:rsidR="00392B6F">
        <w:t xml:space="preserve">, my data would depict a negative relationship.  </w:t>
      </w:r>
      <w:r w:rsidR="00392B6F">
        <w:fldChar w:fldCharType="begin"/>
      </w:r>
      <w:r w:rsidR="00392B6F">
        <w:instrText xml:space="preserve"> ADDIN ZOTERO_ITEM CSL_CITATION {"citationID":"bI25G5zg","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shortTitle":"Quantity and quality","language":"en","author":[{"family":"Marcarelli","given":"Amy M."},{"family":"Baxter","given":"Colden V."},{"family":"Mineau","given":"Madeleine M."},{"family":"Hall","given":"Robert O."}],"issued":{"date-parts":[["2011"]]}}}],"schema":"https://github.com/citation-style-language/schema/raw/master/csl-citation.json"} </w:instrText>
      </w:r>
      <w:r w:rsidR="00392B6F">
        <w:fldChar w:fldCharType="separate"/>
      </w:r>
      <w:r w:rsidR="00B258F1" w:rsidRPr="00B258F1">
        <w:rPr>
          <w:rFonts w:ascii="Calibri" w:hAnsi="Calibri"/>
        </w:rPr>
        <w:t>(Marcarelli et al. 2011)</w:t>
      </w:r>
      <w:r w:rsidR="00392B6F">
        <w:fldChar w:fldCharType="end"/>
      </w:r>
      <w:r w:rsidR="00392B6F">
        <w:t xml:space="preserve"> </w:t>
      </w:r>
      <w:r w:rsidR="00470E34">
        <w:t xml:space="preserve">found this relationship with aquatic invertebrates and </w:t>
      </w:r>
      <w:r w:rsidR="007050AC">
        <w:t xml:space="preserve">not fish though, </w:t>
      </w:r>
      <w:r w:rsidR="00470E34">
        <w:t>perhaps this relationship is obscured at higher trophic levels.</w:t>
      </w:r>
      <w:r w:rsidR="007050AC">
        <w:t xml:space="preserve">  These conclusions are open to question</w:t>
      </w:r>
      <w:r w:rsidR="0032491A">
        <w:t xml:space="preserve"> however given the somewhat problematic</w:t>
      </w:r>
      <w:r w:rsidR="00377410">
        <w:t xml:space="preserve"> metabolism estimations.</w:t>
      </w:r>
    </w:p>
    <w:p w:rsidR="005D1807" w:rsidRDefault="005D1807" w:rsidP="00721731">
      <w:r>
        <w:t xml:space="preserve">Discuss </w:t>
      </w:r>
      <w:r w:rsidR="0017701A">
        <w:t>w</w:t>
      </w:r>
      <w:r>
        <w:t>hat to change</w:t>
      </w:r>
    </w:p>
    <w:p w:rsidR="00215EB4" w:rsidRDefault="00EB33BC" w:rsidP="00721731">
      <w:r>
        <w:tab/>
        <w:t xml:space="preserve">Future studies that attempt to estimate headwater whole stream </w:t>
      </w:r>
      <w:r w:rsidR="00825B0B">
        <w:t>metabolism using diel oxygen curves without using gas tracers to estimate the gas exchange may be better served by altering the methods presented here.  Using the inverse modeling to estimate the gas exchange is likely a preferable technique although model results with a negative gas exchange, negative GPP, and positive ER</w:t>
      </w:r>
      <w:r w:rsidR="00215EB4">
        <w:t xml:space="preserve"> will still need to be left out of the analysis</w:t>
      </w:r>
      <w:r w:rsidR="00825B0B">
        <w:t xml:space="preserve">.  Increasing the initial sample size to compensate for this eventual loss of data may offset the loss.  </w:t>
      </w:r>
      <w:r w:rsidR="0059654C">
        <w:t>Increasing the sampling rate of the instruments to 1 minute or less is also recommended to increase the resolution of the data.  These changes have</w:t>
      </w:r>
      <w:r w:rsidR="00825B0B">
        <w:t xml:space="preserve"> the benefit of relatively simple methodology although it may</w:t>
      </w:r>
      <w:r w:rsidR="0059654C">
        <w:t xml:space="preserve"> still</w:t>
      </w:r>
      <w:r w:rsidR="00825B0B">
        <w:t xml:space="preserve"> be limited to st</w:t>
      </w:r>
      <w:r w:rsidR="00B258F1">
        <w:t xml:space="preserve">reams of lower slopes </w:t>
      </w:r>
      <w:r w:rsidR="00B258F1">
        <w:fldChar w:fldCharType="begin"/>
      </w:r>
      <w:r w:rsidR="00B258F1">
        <w:instrText xml:space="preserve"> ADDIN ZOTERO_ITEM CSL_CITATION {"citationID":"GHhgPLtq","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B258F1">
        <w:fldChar w:fldCharType="separate"/>
      </w:r>
      <w:r w:rsidR="00B258F1" w:rsidRPr="00B258F1">
        <w:rPr>
          <w:rFonts w:ascii="Calibri" w:hAnsi="Calibri"/>
        </w:rPr>
        <w:t xml:space="preserve">(Hall Jr. and </w:t>
      </w:r>
      <w:proofErr w:type="spellStart"/>
      <w:r w:rsidR="00B258F1" w:rsidRPr="00B258F1">
        <w:rPr>
          <w:rFonts w:ascii="Calibri" w:hAnsi="Calibri"/>
        </w:rPr>
        <w:t>Madinger</w:t>
      </w:r>
      <w:proofErr w:type="spellEnd"/>
      <w:r w:rsidR="00B258F1" w:rsidRPr="00B258F1">
        <w:rPr>
          <w:rFonts w:ascii="Calibri" w:hAnsi="Calibri"/>
        </w:rPr>
        <w:t xml:space="preserve"> 2018)</w:t>
      </w:r>
      <w:r w:rsidR="00B258F1">
        <w:fldChar w:fldCharType="end"/>
      </w:r>
      <w:r w:rsidR="00B258F1">
        <w:t xml:space="preserve">.  </w:t>
      </w:r>
    </w:p>
    <w:p w:rsidR="005D1807" w:rsidRDefault="00B258F1" w:rsidP="00F55C8F">
      <w:pPr>
        <w:ind w:firstLine="720"/>
      </w:pPr>
      <w:r>
        <w:t xml:space="preserve">Another possibility may be to use an equation to derive the gas exchange value involving more parameters than slope.  </w:t>
      </w:r>
      <w:r w:rsidR="00132C8D">
        <w:t xml:space="preserve">A meta-analysis by </w:t>
      </w:r>
      <w:r>
        <w:fldChar w:fldCharType="begin"/>
      </w:r>
      <w:r>
        <w:instrText xml:space="preserve"> ADDIN ZOTERO_ITEM CSL_CITATION {"citationID":"rHOMYg7v","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fldChar w:fldCharType="separate"/>
      </w:r>
      <w:r w:rsidR="00132C8D">
        <w:rPr>
          <w:rFonts w:ascii="Calibri" w:hAnsi="Calibri"/>
        </w:rPr>
        <w:t>Palumbo and Brown (</w:t>
      </w:r>
      <w:r w:rsidRPr="00B258F1">
        <w:rPr>
          <w:rFonts w:ascii="Calibri" w:hAnsi="Calibri"/>
        </w:rPr>
        <w:t>2014)</w:t>
      </w:r>
      <w:r>
        <w:fldChar w:fldCharType="end"/>
      </w:r>
      <w:r w:rsidR="00132C8D">
        <w:t xml:space="preserve"> which e</w:t>
      </w:r>
      <w:r w:rsidR="00C62273">
        <w:t>valuated 18 different equations</w:t>
      </w:r>
      <w:r w:rsidR="00132C8D">
        <w:t xml:space="preserve"> affirm that using equations that have slope as a parameter are less biased than equations which do not have slope as a parameter</w:t>
      </w:r>
      <w:r w:rsidR="00C62273">
        <w:t xml:space="preserve">.  They then suggest an equation from </w:t>
      </w:r>
      <w:r w:rsidR="00C62273">
        <w:fldChar w:fldCharType="begin"/>
      </w:r>
      <w:r w:rsidR="00C62273">
        <w:instrText xml:space="preserve"> ADDIN ZOTERO_ITEM CSL_CITATION {"citationID":"Q5h4UCBs","properties":{"formattedCitation":"(Thackston and W. Dawson III 2001)","plainCitation":"(Thackston and W. Dawson III 2001)","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00C62273">
        <w:fldChar w:fldCharType="separate"/>
      </w:r>
      <w:proofErr w:type="spellStart"/>
      <w:r w:rsidR="006437D1">
        <w:rPr>
          <w:rFonts w:ascii="Calibri" w:hAnsi="Calibri"/>
        </w:rPr>
        <w:t>Thackston</w:t>
      </w:r>
      <w:proofErr w:type="spellEnd"/>
      <w:r w:rsidR="006437D1">
        <w:rPr>
          <w:rFonts w:ascii="Calibri" w:hAnsi="Calibri"/>
        </w:rPr>
        <w:t xml:space="preserve"> and Dawson (</w:t>
      </w:r>
      <w:r w:rsidR="00C62273" w:rsidRPr="00C62273">
        <w:rPr>
          <w:rFonts w:ascii="Calibri" w:hAnsi="Calibri"/>
        </w:rPr>
        <w:t>2001)</w:t>
      </w:r>
      <w:r w:rsidR="00C62273">
        <w:fldChar w:fldCharType="end"/>
      </w:r>
      <w:r w:rsidR="00C62273">
        <w:t xml:space="preserve"> for streams within the same </w:t>
      </w:r>
      <w:r w:rsidR="00CC52F6">
        <w:t>depth and velocity range as</w:t>
      </w:r>
      <w:r w:rsidR="00C62273">
        <w:t xml:space="preserve"> the streams in my study which curiously </w:t>
      </w:r>
      <w:r w:rsidR="00215EB4">
        <w:t>does not include a slope</w:t>
      </w:r>
      <w:r w:rsidR="00C62273">
        <w:t xml:space="preserve"> component.</w:t>
      </w:r>
      <w:r w:rsidR="006437D1">
        <w:t xml:space="preserve">  This seeming contradiction may be because small steep streams behave uniquely </w:t>
      </w:r>
      <w:r w:rsidR="00CC52F6">
        <w:t>or</w:t>
      </w:r>
      <w:r w:rsidR="007D035F">
        <w:t xml:space="preserve"> </w:t>
      </w:r>
      <w:r w:rsidR="006437D1">
        <w:t xml:space="preserve">little effort </w:t>
      </w:r>
      <w:r w:rsidR="007D035F">
        <w:t>has been put forth to extend predictive power to them and thus the meta-analysis had little to work with.  Interestingly none of the equations incl</w:t>
      </w:r>
      <w:r w:rsidR="00215EB4">
        <w:t>ude a component for stream bed roughness</w:t>
      </w:r>
      <w:r w:rsidR="00E26554">
        <w:t xml:space="preserve">.  Other studies including </w:t>
      </w:r>
      <w:r w:rsidR="002302F1">
        <w:fldChar w:fldCharType="begin"/>
      </w:r>
      <w:r w:rsidR="002302F1">
        <w:instrText xml:space="preserve"> ADDIN ZOTERO_ITEM CSL_CITATION {"citationID":"T4nIicse","properties":{"formattedCitation":"(Ulseth et al. 2019)","plainCitation":"(Ulseth et al. 2019)","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002302F1">
        <w:fldChar w:fldCharType="separate"/>
      </w:r>
      <w:proofErr w:type="spellStart"/>
      <w:r w:rsidR="002302F1" w:rsidRPr="002302F1">
        <w:rPr>
          <w:rFonts w:ascii="Calibri" w:hAnsi="Calibri"/>
        </w:rPr>
        <w:t>Ulseth</w:t>
      </w:r>
      <w:proofErr w:type="spellEnd"/>
      <w:r w:rsidR="002302F1" w:rsidRPr="002302F1">
        <w:rPr>
          <w:rFonts w:ascii="Calibri" w:hAnsi="Calibri"/>
        </w:rPr>
        <w:t xml:space="preserve"> et al. </w:t>
      </w:r>
      <w:r w:rsidR="002302F1">
        <w:rPr>
          <w:rFonts w:ascii="Calibri" w:hAnsi="Calibri"/>
        </w:rPr>
        <w:t>(</w:t>
      </w:r>
      <w:r w:rsidR="002302F1" w:rsidRPr="002302F1">
        <w:rPr>
          <w:rFonts w:ascii="Calibri" w:hAnsi="Calibri"/>
        </w:rPr>
        <w:t>2019)</w:t>
      </w:r>
      <w:r w:rsidR="002302F1">
        <w:fldChar w:fldCharType="end"/>
      </w:r>
      <w:r w:rsidR="002302F1">
        <w:t xml:space="preserve"> demonstrate that increasing</w:t>
      </w:r>
      <w:r w:rsidR="00B22B1A">
        <w:t xml:space="preserve"> the</w:t>
      </w:r>
      <w:r w:rsidR="002302F1">
        <w:t xml:space="preserve"> stream bed roughness</w:t>
      </w:r>
      <w:r w:rsidR="00B22B1A">
        <w:t xml:space="preserve"> to depth ratio</w:t>
      </w:r>
      <w:r w:rsidR="002302F1">
        <w:t xml:space="preserve"> causes lar</w:t>
      </w:r>
      <w:r w:rsidR="00B22B1A">
        <w:t>ge increases in gas exchange because of the increased turbulence</w:t>
      </w:r>
      <w:r w:rsidR="009719CC">
        <w:t xml:space="preserve"> which is typical of low order mountain streams</w:t>
      </w:r>
      <w:r w:rsidR="00B22B1A">
        <w:t xml:space="preserve">.  </w:t>
      </w:r>
      <w:r w:rsidR="009719CC">
        <w:t xml:space="preserve">The same study also suggests that </w:t>
      </w:r>
      <w:r w:rsidR="00B60641">
        <w:t xml:space="preserve">stream </w:t>
      </w:r>
      <w:r w:rsidR="009719CC">
        <w:t xml:space="preserve">slope </w:t>
      </w:r>
      <w:r w:rsidR="00B60641">
        <w:t xml:space="preserve">above 4% </w:t>
      </w:r>
      <w:r w:rsidR="009719CC">
        <w:t>causes disproportionate</w:t>
      </w:r>
      <w:r w:rsidR="00E26554">
        <w:t xml:space="preserve"> increases in gas exchange</w:t>
      </w:r>
      <w:r w:rsidR="00B60641">
        <w:t xml:space="preserve"> because air bubbles begin to form and become entrained in the water column.  This study does not suggest an equation to</w:t>
      </w:r>
      <w:r w:rsidR="00F55C8F">
        <w:t xml:space="preserve"> use for my application, however</w:t>
      </w:r>
      <w:r w:rsidR="00B60641">
        <w:t xml:space="preserve"> there appears to be much work attempting to extend </w:t>
      </w:r>
      <w:r w:rsidR="00F55C8F">
        <w:t xml:space="preserve">equations for </w:t>
      </w:r>
      <w:r w:rsidR="00B60641">
        <w:t>predictions of gas exchange rates to headwater mounta</w:t>
      </w:r>
      <w:r w:rsidR="001F0440">
        <w:t>inous streams and this may be expected in the near future.</w:t>
      </w:r>
    </w:p>
    <w:p w:rsidR="0017701A" w:rsidRPr="007673E2" w:rsidRDefault="00FC6E92" w:rsidP="00EE397C">
      <w:pPr>
        <w:ind w:firstLine="720"/>
      </w:pPr>
      <w:r>
        <w:t xml:space="preserve">Other </w:t>
      </w:r>
      <w:r w:rsidR="00F55C8F">
        <w:t xml:space="preserve">techniques for estimating the gas exchange rate in headwaters </w:t>
      </w:r>
      <w:r>
        <w:t xml:space="preserve">likely exist for future studies of this kind.  </w:t>
      </w:r>
      <w:r>
        <w:fldChar w:fldCharType="begin"/>
      </w:r>
      <w:r>
        <w:instrText xml:space="preserve"> ADDIN ZOTERO_ITEM CSL_CITATION {"citationID":"cLGKAHYv","properties":{"formattedCitation":"(Pennington et al. 2018)","plainCitation":"(Pennington et al. 2018)","noteIndex":0},"citationItems":[{"id":242,"uris":["http://zotero.org/users/local/WH62bQVK/items/NJG6RMHZ"],"uri":["http://zotero.org/users/local/WH62bQVK/items/NJG6RMHZ"],"itemData":{"id":242,"type":"article-journal","title":"Measurement of gas-exchange rate in streams by the oxygen–carbon method","container-title":"Freshwater Science","page":"222-237","volume":"37","issue":"2","source":"Crossref","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7C (3.25/h) agreed well with the value of 3.22/h from direct gas injection. Net ecosystem production calculated with the modeled aeration rate (21.69 g O2 m22 d21) was consistent with the result obtained with direct gas injection (21.60 g O2 m22 d2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Pr>
          <w:rFonts w:ascii="Cambria Math" w:hAnsi="Cambria Math" w:cs="Cambria Math"/>
        </w:rPr>
        <w:instrText>∼</w:instrText>
      </w:r>
      <w:r>
        <w:instrText xml:space="preserve">4 lmol/L and combined O2 and CO2 saturation deﬁcits ≈ 4 lmol/L, characteristic of smaller gaining streams. Preliminary application of the OC method indicates it could be useful to practitioners interested in continuous measurement of gas-exchange rates.","DOI":"10.1086/698018","ISSN":"2161-9549, 2161-9565","language":"en","author":[{"family":"Pennington","given":"Robert"},{"family":"Argerich","given":"Alba"},{"family":"Haggerty","given":"Roy"}],"issued":{"date-parts":[["2018",6]]}}}],"schema":"https://github.com/citation-style-language/schema/raw/master/csl-citation.json"} </w:instrText>
      </w:r>
      <w:r>
        <w:fldChar w:fldCharType="separate"/>
      </w:r>
      <w:r w:rsidRPr="00FC6E92">
        <w:rPr>
          <w:rFonts w:ascii="Calibri" w:hAnsi="Calibri"/>
        </w:rPr>
        <w:t xml:space="preserve">Pennington et al. </w:t>
      </w:r>
      <w:r>
        <w:rPr>
          <w:rFonts w:ascii="Calibri" w:hAnsi="Calibri"/>
        </w:rPr>
        <w:t>(</w:t>
      </w:r>
      <w:r w:rsidRPr="00FC6E92">
        <w:rPr>
          <w:rFonts w:ascii="Calibri" w:hAnsi="Calibri"/>
        </w:rPr>
        <w:t>2018)</w:t>
      </w:r>
      <w:r>
        <w:fldChar w:fldCharType="end"/>
      </w:r>
      <w:r>
        <w:t xml:space="preserve"> found that the gas exchange rate can be calculated from the simultaneous measurement of both DO and CO</w:t>
      </w:r>
      <w:r w:rsidRPr="00FC6E92">
        <w:rPr>
          <w:vertAlign w:val="subscript"/>
        </w:rPr>
        <w:t>2</w:t>
      </w:r>
      <w:r>
        <w:t xml:space="preserve">.  This technique involves more instrumentation and more complex calculations but is </w:t>
      </w:r>
      <w:proofErr w:type="spellStart"/>
      <w:r>
        <w:t>uninvasive</w:t>
      </w:r>
      <w:proofErr w:type="spellEnd"/>
      <w:r>
        <w:t xml:space="preserve"> and produces a time-series of the gas exchange rate such that if environment conditions change which alter the gas exchange (e.g. flow variation, surface wind movement) this change will be accounted for.</w:t>
      </w:r>
      <w:r w:rsidR="00CD1E9B">
        <w:t xml:space="preserve">  Another promising and creative avenue of research in this area makes use of sound.  </w:t>
      </w:r>
      <w:r w:rsidR="00CD1E9B">
        <w:fldChar w:fldCharType="begin"/>
      </w:r>
      <w:r w:rsidR="00CD1E9B">
        <w:instrText xml:space="preserve"> ADDIN ZOTERO_ITEM CSL_CITATION {"citationID":"3YRetFt8","properties":{"formattedCitation":"(Morse et al. 2007)","plainCitation":"(Morse et al. 2007)","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00CD1E9B">
        <w:fldChar w:fldCharType="separate"/>
      </w:r>
      <w:r w:rsidR="00CD1E9B" w:rsidRPr="00CD1E9B">
        <w:rPr>
          <w:rFonts w:ascii="Calibri" w:hAnsi="Calibri"/>
        </w:rPr>
        <w:t xml:space="preserve">Morse et al. </w:t>
      </w:r>
      <w:r w:rsidR="00CD1E9B">
        <w:rPr>
          <w:rFonts w:ascii="Calibri" w:hAnsi="Calibri"/>
        </w:rPr>
        <w:t>(</w:t>
      </w:r>
      <w:r w:rsidR="00CD1E9B" w:rsidRPr="00CD1E9B">
        <w:rPr>
          <w:rFonts w:ascii="Calibri" w:hAnsi="Calibri"/>
        </w:rPr>
        <w:t>2007)</w:t>
      </w:r>
      <w:r w:rsidR="00CD1E9B">
        <w:fldChar w:fldCharType="end"/>
      </w:r>
      <w:r w:rsidR="00CD1E9B">
        <w:t xml:space="preserve"> reasoned that turbulence dr</w:t>
      </w:r>
      <w:r w:rsidR="0091261E">
        <w:t xml:space="preserve">ives </w:t>
      </w:r>
      <w:r w:rsidR="00CD1E9B">
        <w:t xml:space="preserve">gas exchange </w:t>
      </w:r>
      <w:r w:rsidR="0091261E">
        <w:t xml:space="preserve">in steep streams </w:t>
      </w:r>
      <w:r w:rsidR="0091261E">
        <w:fldChar w:fldCharType="begin"/>
      </w:r>
      <w:r w:rsidR="0091261E">
        <w:instrText xml:space="preserve"> ADDIN ZOTERO_ITEM CSL_CITATION {"citationID":"DJo0ODmw","properties":{"formattedCitation":"(Chanson and Toombes 2003)","plainCitation":"(Chanson and Toombes 2003)","noteIndex":0},"citationItems":[{"id":243,"uris":["http://zotero.org/users/local/WH62bQVK/items/7E2H7WMW"],"uri":["http://zotero.org/users/local/WH62bQVK/items/7E2H7WMW"],"itemData":{"id":243,"type":"article-journal","title":"Strong interactions between free-surface aeration and turbulence in an open channel flow","container-title":"Experimental Thermal and Fluid Science","collection-title":"14th Australasian Fluid Mechanics Conference","page":"525-535","volume":"27","issue":"5","source":"ScienceDirect","abstract":"High-velocity free-surface flows may be characterised by strong free-surface aeration. In turn the entrained air bubbles are expected to interact with the flow turbulence. An experimental study was conducted in supercritical open channel flows down a cascade. Measurements included time-averaged air–water flow properties, air and water chord sizes, and interfacial areas. High levels of turbulence were associated consistently with large air–water interfacial areas. Altogether the study contributes to a better understanding of the basic interfacial processes in re-aeration cascades.","DOI":"10.1016/S0894-1777(02)00266-2","ISSN":"0894-1777","journalAbbreviation":"Experimental Thermal and Fluid Science","author":[{"family":"Chanson","given":"Hubert"},{"family":"Toombes","given":"Luke"}],"issued":{"date-parts":[["2003",5,1]]}}}],"schema":"https://github.com/citation-style-language/schema/raw/master/csl-citation.json"} </w:instrText>
      </w:r>
      <w:r w:rsidR="0091261E">
        <w:fldChar w:fldCharType="separate"/>
      </w:r>
      <w:r w:rsidR="0091261E" w:rsidRPr="0091261E">
        <w:rPr>
          <w:rFonts w:ascii="Calibri" w:hAnsi="Calibri"/>
        </w:rPr>
        <w:t xml:space="preserve">(Chanson and </w:t>
      </w:r>
      <w:proofErr w:type="spellStart"/>
      <w:r w:rsidR="0091261E" w:rsidRPr="0091261E">
        <w:rPr>
          <w:rFonts w:ascii="Calibri" w:hAnsi="Calibri"/>
        </w:rPr>
        <w:t>Toombes</w:t>
      </w:r>
      <w:proofErr w:type="spellEnd"/>
      <w:r w:rsidR="0091261E" w:rsidRPr="0091261E">
        <w:rPr>
          <w:rFonts w:ascii="Calibri" w:hAnsi="Calibri"/>
        </w:rPr>
        <w:t xml:space="preserve"> 2003)</w:t>
      </w:r>
      <w:r w:rsidR="0091261E">
        <w:fldChar w:fldCharType="end"/>
      </w:r>
      <w:r w:rsidR="0091261E">
        <w:t xml:space="preserve"> and turbulence has acoustic properties </w:t>
      </w:r>
      <w:r w:rsidR="0091261E">
        <w:fldChar w:fldCharType="begin"/>
      </w:r>
      <w:r w:rsidR="0091261E">
        <w:instrText xml:space="preserve"> ADDIN ZOTERO_ITEM CSL_CITATION {"citationID":"jgL6cMOW","properties":{"formattedCitation":"(Leighton 2012)","plainCitation":"(Leighton 2012)","noteIndex":0},"citationItems":[{"id":246,"uris":["http://zotero.org/users/local/WH62bQVK/items/HMHDHV43"],"uri":["http://zotero.org/users/local/WH62bQVK/items/HMHDHV43"],"itemData":{"id":246,"type":"article-journal","title":"From seas to surgeries, from babbling brooks to baby scans: the acoustics of gas bubbles in liquids","container-title":"International Journal of Modern Physics B","source":"www.worldscientific.com","archive_location":"world","abstract":"Gas bubbles are the most potent naturally-occurring entities that influence the acoustic environment in liquids. Upon entrainment under breaking waves, waterfalls, or rainfall over water, each bubble undergoes small amplitude decaying pulsations with a natural frequency that varies approximately inversely with the bubble radius, giving rise to the \"plink\" of a dripping tap or the roar of a cataract. When they occur in their millions per cubic metre in the top few metres of the ocean, bubbles can dominate the underwater sound field. Similarly, when driven by an incident sound field, bubbles exhibit a strong pulsation resonance. Acoustic scatter by bubbles can confound sonar in the shallow waters which typify many modern maritime military operations. If they are driven by sound fields of sufficient amplitude, the bubble pulsations can become highly nonlinear. These nonlinearities might be exploited to enhance sonar, or to monitor the bubble population. Such oceanic monitoring is important, for example, beca...","URL":"https://www.worldscientific.com/doi/pdf/10.1142/S0217979204026494","DOI":"10.1142/S0217979204026494","shortTitle":"FROM SEAS TO SURGERIES, FROM BABBLING BROOKS TO BABY SCANS","language":"en","author":[{"family":"Leighton","given":"T. G."}],"issued":{"date-parts":[["2012"]]},"accessed":{"date-parts":[["2019",4,5]]}}}],"schema":"https://github.com/citation-style-language/schema/raw/master/csl-citation.json"} </w:instrText>
      </w:r>
      <w:r w:rsidR="0091261E">
        <w:fldChar w:fldCharType="separate"/>
      </w:r>
      <w:r w:rsidR="0091261E" w:rsidRPr="0091261E">
        <w:rPr>
          <w:rFonts w:ascii="Calibri" w:hAnsi="Calibri"/>
        </w:rPr>
        <w:t>(Leighton 2012)</w:t>
      </w:r>
      <w:r w:rsidR="0091261E">
        <w:fldChar w:fldCharType="end"/>
      </w:r>
      <w:r w:rsidR="0091261E">
        <w:t xml:space="preserve">.  This led them to </w:t>
      </w:r>
      <w:r w:rsidR="00222097">
        <w:t>compare the sound coming from a stream at a standardized distance to measured gas exchange from gas injections.  This study found a strong linear relationship between gas exchange and sound levels and has the benefit of using inexpensive equipment and simple methodology</w:t>
      </w:r>
      <w:r w:rsidR="00EE397C">
        <w:t>.</w:t>
      </w:r>
      <w:bookmarkStart w:id="0" w:name="_GoBack"/>
      <w:bookmarkEnd w:id="0"/>
    </w:p>
    <w:sectPr w:rsidR="0017701A" w:rsidRPr="007673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97C" w:rsidRDefault="00EE397C" w:rsidP="00EE397C">
      <w:pPr>
        <w:spacing w:after="0" w:line="240" w:lineRule="auto"/>
      </w:pPr>
      <w:r>
        <w:separator/>
      </w:r>
    </w:p>
  </w:endnote>
  <w:endnote w:type="continuationSeparator" w:id="0">
    <w:p w:rsidR="00EE397C" w:rsidRDefault="00EE397C" w:rsidP="00EE39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97C" w:rsidRDefault="00EE397C" w:rsidP="00EE397C">
      <w:pPr>
        <w:spacing w:after="0" w:line="240" w:lineRule="auto"/>
      </w:pPr>
      <w:r>
        <w:separator/>
      </w:r>
    </w:p>
  </w:footnote>
  <w:footnote w:type="continuationSeparator" w:id="0">
    <w:p w:rsidR="00EE397C" w:rsidRDefault="00EE397C" w:rsidP="00EE39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EDE"/>
    <w:rsid w:val="00000B2C"/>
    <w:rsid w:val="00017BA5"/>
    <w:rsid w:val="0002100D"/>
    <w:rsid w:val="00026371"/>
    <w:rsid w:val="00033012"/>
    <w:rsid w:val="00035235"/>
    <w:rsid w:val="00057292"/>
    <w:rsid w:val="0006055F"/>
    <w:rsid w:val="00086F8B"/>
    <w:rsid w:val="001000C8"/>
    <w:rsid w:val="00132C8D"/>
    <w:rsid w:val="0017701A"/>
    <w:rsid w:val="001816DE"/>
    <w:rsid w:val="0019127D"/>
    <w:rsid w:val="001921C4"/>
    <w:rsid w:val="001A2492"/>
    <w:rsid w:val="001F0440"/>
    <w:rsid w:val="001F50D8"/>
    <w:rsid w:val="001F7492"/>
    <w:rsid w:val="00210000"/>
    <w:rsid w:val="00210519"/>
    <w:rsid w:val="00215EB4"/>
    <w:rsid w:val="00222097"/>
    <w:rsid w:val="002302F1"/>
    <w:rsid w:val="00294C7D"/>
    <w:rsid w:val="00294DFA"/>
    <w:rsid w:val="002C75CD"/>
    <w:rsid w:val="002E3715"/>
    <w:rsid w:val="0032491A"/>
    <w:rsid w:val="00377410"/>
    <w:rsid w:val="00392B6F"/>
    <w:rsid w:val="003B3D46"/>
    <w:rsid w:val="003B73ED"/>
    <w:rsid w:val="003C4F11"/>
    <w:rsid w:val="003C76E0"/>
    <w:rsid w:val="00422259"/>
    <w:rsid w:val="0044698B"/>
    <w:rsid w:val="0046741D"/>
    <w:rsid w:val="00470E34"/>
    <w:rsid w:val="00480A31"/>
    <w:rsid w:val="00486F72"/>
    <w:rsid w:val="004C67E4"/>
    <w:rsid w:val="00540719"/>
    <w:rsid w:val="00565B75"/>
    <w:rsid w:val="005732D6"/>
    <w:rsid w:val="00590384"/>
    <w:rsid w:val="005915AF"/>
    <w:rsid w:val="0059654C"/>
    <w:rsid w:val="005B7806"/>
    <w:rsid w:val="005C1ACA"/>
    <w:rsid w:val="005D1807"/>
    <w:rsid w:val="005D1E86"/>
    <w:rsid w:val="00614F2D"/>
    <w:rsid w:val="006172C9"/>
    <w:rsid w:val="006437D1"/>
    <w:rsid w:val="006517A2"/>
    <w:rsid w:val="00682BC5"/>
    <w:rsid w:val="006F5003"/>
    <w:rsid w:val="007050AC"/>
    <w:rsid w:val="00716FE5"/>
    <w:rsid w:val="00721731"/>
    <w:rsid w:val="007431BE"/>
    <w:rsid w:val="00764D78"/>
    <w:rsid w:val="007673E2"/>
    <w:rsid w:val="00795724"/>
    <w:rsid w:val="007A0D04"/>
    <w:rsid w:val="007D035F"/>
    <w:rsid w:val="007E249B"/>
    <w:rsid w:val="007E32B7"/>
    <w:rsid w:val="007E47F9"/>
    <w:rsid w:val="00802648"/>
    <w:rsid w:val="008103E1"/>
    <w:rsid w:val="00825B0B"/>
    <w:rsid w:val="008427E5"/>
    <w:rsid w:val="008571C3"/>
    <w:rsid w:val="008E338C"/>
    <w:rsid w:val="009060E9"/>
    <w:rsid w:val="0091261E"/>
    <w:rsid w:val="0091633B"/>
    <w:rsid w:val="009303F9"/>
    <w:rsid w:val="009719CC"/>
    <w:rsid w:val="009836E0"/>
    <w:rsid w:val="009F3C66"/>
    <w:rsid w:val="00A11AFC"/>
    <w:rsid w:val="00A13503"/>
    <w:rsid w:val="00A1465B"/>
    <w:rsid w:val="00A3126F"/>
    <w:rsid w:val="00A43EDE"/>
    <w:rsid w:val="00A5476F"/>
    <w:rsid w:val="00AA6CB0"/>
    <w:rsid w:val="00AC0428"/>
    <w:rsid w:val="00AE639F"/>
    <w:rsid w:val="00AF1350"/>
    <w:rsid w:val="00AF7478"/>
    <w:rsid w:val="00B22B1A"/>
    <w:rsid w:val="00B258F1"/>
    <w:rsid w:val="00B36C26"/>
    <w:rsid w:val="00B57E0A"/>
    <w:rsid w:val="00B60641"/>
    <w:rsid w:val="00B9629A"/>
    <w:rsid w:val="00B971E7"/>
    <w:rsid w:val="00BF6039"/>
    <w:rsid w:val="00C04626"/>
    <w:rsid w:val="00C15345"/>
    <w:rsid w:val="00C62273"/>
    <w:rsid w:val="00C80E7C"/>
    <w:rsid w:val="00CB100D"/>
    <w:rsid w:val="00CB600F"/>
    <w:rsid w:val="00CC4D9E"/>
    <w:rsid w:val="00CC52F6"/>
    <w:rsid w:val="00CD1E9B"/>
    <w:rsid w:val="00CD20EA"/>
    <w:rsid w:val="00CD426C"/>
    <w:rsid w:val="00CE3DF2"/>
    <w:rsid w:val="00D00DE5"/>
    <w:rsid w:val="00D03B98"/>
    <w:rsid w:val="00D20705"/>
    <w:rsid w:val="00D503F1"/>
    <w:rsid w:val="00D51D50"/>
    <w:rsid w:val="00D54B29"/>
    <w:rsid w:val="00D62DBD"/>
    <w:rsid w:val="00DD4967"/>
    <w:rsid w:val="00E26554"/>
    <w:rsid w:val="00E51CCD"/>
    <w:rsid w:val="00E576BF"/>
    <w:rsid w:val="00E72327"/>
    <w:rsid w:val="00E75399"/>
    <w:rsid w:val="00EA5017"/>
    <w:rsid w:val="00EB33BC"/>
    <w:rsid w:val="00EC2BF4"/>
    <w:rsid w:val="00ED1F8D"/>
    <w:rsid w:val="00EE397C"/>
    <w:rsid w:val="00F06009"/>
    <w:rsid w:val="00F27FB0"/>
    <w:rsid w:val="00F55C8F"/>
    <w:rsid w:val="00F64090"/>
    <w:rsid w:val="00F92685"/>
    <w:rsid w:val="00FC6E92"/>
    <w:rsid w:val="00FF7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0BE8B7"/>
  <w15:chartTrackingRefBased/>
  <w15:docId w15:val="{85F29D20-807D-435A-A863-86AFCBA7A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E39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397C"/>
  </w:style>
  <w:style w:type="paragraph" w:styleId="Footer">
    <w:name w:val="footer"/>
    <w:basedOn w:val="Normal"/>
    <w:link w:val="FooterChar"/>
    <w:uiPriority w:val="99"/>
    <w:unhideWhenUsed/>
    <w:rsid w:val="00EE39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3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56</TotalTime>
  <Pages>3</Pages>
  <Words>14192</Words>
  <Characters>80900</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Lessig</dc:creator>
  <cp:keywords/>
  <dc:description/>
  <cp:lastModifiedBy>Zach Lessig</cp:lastModifiedBy>
  <cp:revision>19</cp:revision>
  <dcterms:created xsi:type="dcterms:W3CDTF">2019-03-07T19:21:00Z</dcterms:created>
  <dcterms:modified xsi:type="dcterms:W3CDTF">2019-04-0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lL4T7sG"/&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